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247353CA" w:rsidR="00F4553B" w:rsidRPr="003379FD" w:rsidRDefault="006E30A1" w:rsidP="00831745">
      <w:pPr>
        <w:spacing w:line="360" w:lineRule="auto"/>
        <w:jc w:val="center"/>
        <w:rPr>
          <w:rFonts w:cstheme="minorHAnsi"/>
          <w:sz w:val="24"/>
          <w:szCs w:val="24"/>
        </w:rPr>
      </w:pPr>
      <w:r>
        <w:rPr>
          <w:rFonts w:cstheme="minorHAnsi"/>
          <w:sz w:val="24"/>
          <w:szCs w:val="24"/>
        </w:rPr>
        <w:t>Estimating t</w:t>
      </w:r>
      <w:r w:rsidRPr="003379FD">
        <w:rPr>
          <w:rFonts w:cstheme="minorHAnsi"/>
          <w:sz w:val="24"/>
          <w:szCs w:val="24"/>
        </w:rPr>
        <w:t xml:space="preserve">he </w:t>
      </w:r>
      <w:r w:rsidR="00831745" w:rsidRPr="003379FD">
        <w:rPr>
          <w:rFonts w:cstheme="minorHAnsi"/>
          <w:sz w:val="24"/>
          <w:szCs w:val="24"/>
        </w:rPr>
        <w:t>Effect of Publication and Reporting Biases on Effect Sizes in Published Behavioural Sciences Research</w:t>
      </w:r>
      <w:r>
        <w:rPr>
          <w:rFonts w:cstheme="minorHAnsi"/>
          <w:sz w:val="24"/>
          <w:szCs w:val="24"/>
        </w:rPr>
        <w:t xml:space="preserve"> </w:t>
      </w:r>
      <w:r w:rsidR="004855AB">
        <w:rPr>
          <w:rFonts w:cstheme="minorHAnsi"/>
          <w:sz w:val="24"/>
          <w:szCs w:val="24"/>
        </w:rPr>
        <w:t>U</w:t>
      </w:r>
      <w:r>
        <w:rPr>
          <w:rFonts w:cstheme="minorHAnsi"/>
          <w:sz w:val="24"/>
          <w:szCs w:val="24"/>
        </w:rPr>
        <w:t>sing Lage Scale Replication Projects</w:t>
      </w:r>
    </w:p>
    <w:p w14:paraId="6AE85DB8" w14:textId="06297FC3"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w:t>
      </w:r>
      <w:r w:rsidRPr="003379FD">
        <w:rPr>
          <w:rFonts w:cstheme="minorHAnsi"/>
          <w:sz w:val="24"/>
          <w:szCs w:val="24"/>
          <w:vertAlign w:val="superscript"/>
        </w:rPr>
        <w:t>1,2</w:t>
      </w:r>
      <w:r w:rsidRPr="003379FD">
        <w:rPr>
          <w:rFonts w:cstheme="minorHAnsi"/>
          <w:sz w:val="24"/>
          <w:szCs w:val="24"/>
        </w:rPr>
        <w:t>, F. Fidler</w:t>
      </w:r>
      <w:r w:rsidRPr="003379FD">
        <w:rPr>
          <w:rFonts w:cstheme="minorHAnsi"/>
          <w:sz w:val="24"/>
          <w:szCs w:val="24"/>
          <w:vertAlign w:val="superscript"/>
        </w:rPr>
        <w:t>2,3</w:t>
      </w:r>
      <w:r w:rsidRPr="003379FD">
        <w:rPr>
          <w:rFonts w:cstheme="minorHAnsi"/>
          <w:sz w:val="24"/>
          <w:szCs w:val="24"/>
        </w:rPr>
        <w:t>, P. Dudgeon</w:t>
      </w:r>
      <w:r w:rsidRPr="003379FD">
        <w:rPr>
          <w:rFonts w:cstheme="minorHAnsi"/>
          <w:sz w:val="24"/>
          <w:szCs w:val="24"/>
          <w:vertAlign w:val="superscript"/>
        </w:rPr>
        <w:t>1</w:t>
      </w:r>
    </w:p>
    <w:p w14:paraId="6F605839" w14:textId="011722E0" w:rsidR="00F4553B" w:rsidRPr="003379FD" w:rsidRDefault="00F4553B" w:rsidP="00831745">
      <w:pPr>
        <w:spacing w:line="360" w:lineRule="auto"/>
        <w:jc w:val="center"/>
        <w:rPr>
          <w:rFonts w:cstheme="minorHAnsi"/>
          <w:sz w:val="24"/>
          <w:szCs w:val="24"/>
        </w:rPr>
      </w:pPr>
      <w:r w:rsidRPr="003379FD">
        <w:rPr>
          <w:rFonts w:cstheme="minorHAnsi"/>
          <w:sz w:val="24"/>
          <w:szCs w:val="24"/>
          <w:vertAlign w:val="superscript"/>
        </w:rPr>
        <w:t>1</w:t>
      </w:r>
      <w:r w:rsidRPr="003379FD">
        <w:rPr>
          <w:rFonts w:cstheme="minorHAnsi"/>
          <w:sz w:val="24"/>
          <w:szCs w:val="24"/>
        </w:rPr>
        <w:t xml:space="preserve">University of Melbourne, School of Psychological Sciences, </w:t>
      </w:r>
      <w:r w:rsidRPr="003379FD">
        <w:rPr>
          <w:rFonts w:cstheme="minorHAnsi"/>
          <w:sz w:val="24"/>
          <w:szCs w:val="24"/>
          <w:vertAlign w:val="superscript"/>
        </w:rPr>
        <w:t>2</w:t>
      </w:r>
      <w:r w:rsidRPr="003379FD">
        <w:rPr>
          <w:rFonts w:cstheme="minorHAnsi"/>
          <w:sz w:val="24"/>
          <w:szCs w:val="24"/>
        </w:rPr>
        <w:t xml:space="preserve">University of Melbourne, School of Historical and Philosophical Studies, </w:t>
      </w:r>
      <w:r w:rsidRPr="003379FD">
        <w:rPr>
          <w:rFonts w:cstheme="minorHAnsi"/>
          <w:sz w:val="24"/>
          <w:szCs w:val="24"/>
          <w:vertAlign w:val="superscript"/>
        </w:rPr>
        <w:t>3</w:t>
      </w:r>
      <w:r w:rsidRPr="003379FD">
        <w:rPr>
          <w:rFonts w:cstheme="minorHAnsi"/>
          <w:sz w:val="24"/>
          <w:szCs w:val="24"/>
        </w:rPr>
        <w:t>University of Melbourne, School of Bio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2FB526CE" w14:textId="539E7C8F" w:rsidR="00533C6B" w:rsidRPr="003379FD" w:rsidRDefault="004C224A" w:rsidP="00533C6B">
      <w:pPr>
        <w:spacing w:line="360" w:lineRule="auto"/>
        <w:jc w:val="center"/>
        <w:rPr>
          <w:rFonts w:cstheme="minorHAnsi"/>
          <w:color w:val="000000" w:themeColor="text1"/>
          <w:sz w:val="24"/>
          <w:szCs w:val="24"/>
          <w:lang w:val="en-US"/>
        </w:rPr>
      </w:pPr>
      <w:r w:rsidRPr="003379FD">
        <w:rPr>
          <w:rFonts w:cstheme="minorHAnsi"/>
          <w:color w:val="000000" w:themeColor="text1"/>
          <w:sz w:val="24"/>
          <w:szCs w:val="24"/>
          <w:lang w:val="en-US"/>
        </w:rPr>
        <w:t>Author contributions:</w:t>
      </w:r>
    </w:p>
    <w:p w14:paraId="34A5A650" w14:textId="37576B1E" w:rsidR="004C224A" w:rsidRPr="003379FD" w:rsidRDefault="004C224A" w:rsidP="004C224A">
      <w:pPr>
        <w:spacing w:line="360" w:lineRule="auto"/>
        <w:rPr>
          <w:rFonts w:cstheme="minorHAnsi"/>
          <w:color w:val="000000" w:themeColor="text1"/>
          <w:sz w:val="24"/>
          <w:szCs w:val="24"/>
          <w:lang w:val="en-US"/>
        </w:rPr>
      </w:pPr>
      <w:r w:rsidRPr="003379FD">
        <w:rPr>
          <w:rFonts w:cstheme="minorHAnsi"/>
          <w:color w:val="000000" w:themeColor="text1"/>
          <w:sz w:val="24"/>
          <w:szCs w:val="24"/>
          <w:lang w:val="en-US"/>
        </w:rPr>
        <w:t>F. Singleton Thorn</w:t>
      </w:r>
      <w:r w:rsidRPr="003379FD">
        <w:rPr>
          <w:rFonts w:cstheme="minorHAnsi"/>
          <w:color w:val="000000" w:themeColor="text1"/>
          <w:sz w:val="24"/>
          <w:szCs w:val="24"/>
        </w:rPr>
        <w:t xml:space="preserve"> </w:t>
      </w:r>
      <w:r w:rsidRPr="003379FD">
        <w:rPr>
          <w:rFonts w:cstheme="minorHAnsi"/>
          <w:color w:val="000000" w:themeColor="text1"/>
          <w:sz w:val="24"/>
          <w:szCs w:val="24"/>
          <w:lang w:val="en-US"/>
        </w:rPr>
        <w:t xml:space="preserve">conceptualized the research question, designed and performed the statistical analysis, collected the data and drafted this manuscript. F. Fidler and P. Dudgeon provided critical revisions to this manuscript. P. Dudgeon gave essential advice on the statistical analyses reported in this manuscript.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79F4BF33"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 xml:space="preserve">present a preliminary </w:t>
      </w:r>
      <w:r w:rsidRPr="003379FD">
        <w:rPr>
          <w:rFonts w:cstheme="minorHAnsi"/>
          <w:sz w:val="24"/>
          <w:szCs w:val="24"/>
        </w:rPr>
        <w:t xml:space="preserve">estimate </w:t>
      </w:r>
      <w:r w:rsidR="000024F6">
        <w:rPr>
          <w:rFonts w:cstheme="minorHAnsi"/>
          <w:sz w:val="24"/>
          <w:szCs w:val="24"/>
        </w:rPr>
        <w:t xml:space="preserve">of </w:t>
      </w:r>
      <w:r w:rsidRPr="003379FD">
        <w:rPr>
          <w:rFonts w:cstheme="minorHAnsi"/>
          <w:sz w:val="24"/>
          <w:szCs w:val="24"/>
        </w:rPr>
        <w:t>the effect of publication and reporting biases on</w:t>
      </w:r>
      <w:r w:rsidR="006543CF">
        <w:rPr>
          <w:rFonts w:cstheme="minorHAnsi"/>
          <w:sz w:val="24"/>
          <w:szCs w:val="24"/>
        </w:rPr>
        <w:t xml:space="preserve"> published</w:t>
      </w:r>
      <w:r w:rsidRPr="003379FD">
        <w:rPr>
          <w:rFonts w:cstheme="minorHAnsi"/>
          <w:sz w:val="24"/>
          <w:szCs w:val="24"/>
        </w:rPr>
        <w:t xml:space="preserve"> effect sizes. 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 xml:space="preserve">0.42]),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 Using a Bayesian mixture model to account for the presence of null results we also estimate that effect sizes are on averag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3D5809FA" w:rsidR="00166278" w:rsidRPr="003379FD" w:rsidRDefault="00166278" w:rsidP="00166278">
      <w:pPr>
        <w:spacing w:line="360" w:lineRule="auto"/>
        <w:ind w:firstLine="720"/>
        <w:rPr>
          <w:rFonts w:cstheme="minorHAnsi"/>
          <w:sz w:val="24"/>
          <w:szCs w:val="24"/>
        </w:rPr>
      </w:pPr>
      <w:r w:rsidRPr="003379FD">
        <w:rPr>
          <w:rFonts w:cstheme="minorHAnsi"/>
          <w:sz w:val="24"/>
          <w:szCs w:val="24"/>
        </w:rPr>
        <w:t>This paper uses the results of over 300 replication studies conducted as a part of eight large-scale replication projects (henceforth ‘replication projects’) to estimate the effect of publication bias</w:t>
      </w:r>
      <w:r w:rsidR="00036D9F">
        <w:rPr>
          <w:rFonts w:cstheme="minorHAnsi"/>
          <w:sz w:val="24"/>
          <w:szCs w:val="24"/>
        </w:rPr>
        <w:t xml:space="preserve"> and </w:t>
      </w:r>
      <w:r w:rsidR="00F2034D">
        <w:rPr>
          <w:rFonts w:cstheme="minorHAnsi"/>
          <w:sz w:val="24"/>
          <w:szCs w:val="24"/>
        </w:rPr>
        <w:t>questionable research practices (</w:t>
      </w:r>
      <w:r w:rsidR="00036D9F">
        <w:rPr>
          <w:rFonts w:cstheme="minorHAnsi"/>
          <w:sz w:val="24"/>
          <w:szCs w:val="24"/>
        </w:rPr>
        <w:t>QRPs</w:t>
      </w:r>
      <w:r w:rsidR="00F2034D">
        <w:rPr>
          <w:rFonts w:cstheme="minorHAnsi"/>
          <w:sz w:val="24"/>
          <w:szCs w:val="24"/>
        </w:rPr>
        <w:t>)</w:t>
      </w:r>
      <w:r w:rsidRPr="003379FD">
        <w:rPr>
          <w:rFonts w:cstheme="minorHAnsi"/>
          <w:sz w:val="24"/>
          <w:szCs w:val="24"/>
        </w:rPr>
        <w:t xml:space="preserve"> </w:t>
      </w:r>
      <w:r w:rsidR="00036D9F">
        <w:rPr>
          <w:rFonts w:cstheme="minorHAnsi"/>
          <w:sz w:val="24"/>
          <w:szCs w:val="24"/>
        </w:rPr>
        <w:t>o</w:t>
      </w:r>
      <w:r w:rsidR="00036D9F" w:rsidRPr="003379FD">
        <w:rPr>
          <w:rFonts w:cstheme="minorHAnsi"/>
          <w:sz w:val="24"/>
          <w:szCs w:val="24"/>
        </w:rPr>
        <w:t xml:space="preserve">n </w:t>
      </w:r>
      <w:r w:rsidR="00036D9F">
        <w:rPr>
          <w:rFonts w:cstheme="minorHAnsi"/>
          <w:sz w:val="24"/>
          <w:szCs w:val="24"/>
        </w:rPr>
        <w:t xml:space="preserve">effect sizes reported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bias 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56FF64A"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009D6635" w:rsidRPr="003379FD">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r w:rsidRPr="003379FD">
        <w:rPr>
          <w:rFonts w:cstheme="minorHAnsi"/>
          <w:sz w:val="24"/>
          <w:szCs w:val="24"/>
        </w:rPr>
        <w:t xml:space="preserve">See Table 1 for a list of the included replication projects, the percentages of replication </w:t>
      </w:r>
      <w:proofErr w:type="gramStart"/>
      <w:r w:rsidRPr="003379FD">
        <w:rPr>
          <w:rFonts w:cstheme="minorHAnsi"/>
          <w:sz w:val="24"/>
          <w:szCs w:val="24"/>
        </w:rPr>
        <w:t>attempts</w:t>
      </w:r>
      <w:proofErr w:type="gramEnd"/>
      <w:r w:rsidRPr="003379FD">
        <w:rPr>
          <w:rFonts w:cstheme="minorHAnsi"/>
          <w:sz w:val="24"/>
          <w:szCs w:val="24"/>
        </w:rPr>
        <w:t xml:space="preserve">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w:t>
            </w:r>
            <w:proofErr w:type="gramStart"/>
            <w:r w:rsidRPr="003379FD">
              <w:rPr>
                <w:rFonts w:cstheme="minorHAnsi"/>
                <w:sz w:val="20"/>
                <w:szCs w:val="20"/>
              </w:rPr>
              <w:t>science.aaf</w:t>
            </w:r>
            <w:proofErr w:type="gramEnd"/>
            <w:r w:rsidRPr="003379FD">
              <w:rPr>
                <w:rFonts w:cstheme="minorHAnsi"/>
                <w:sz w:val="20"/>
                <w:szCs w:val="20"/>
              </w:rPr>
              <w:t>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proofErr w:type="gramStart"/>
              <w:r w:rsidRPr="003379FD">
                <w:rPr>
                  <w:rFonts w:cstheme="minorHAnsi"/>
                  <w:sz w:val="20"/>
                  <w:szCs w:val="20"/>
                  <w:u w:val="single"/>
                </w:rPr>
                <w:t>doi:10.1016/j.jesp</w:t>
              </w:r>
              <w:proofErr w:type="gramEnd"/>
              <w:r w:rsidRPr="003379FD">
                <w:rPr>
                  <w:rFonts w:cstheme="minorHAnsi"/>
                  <w:sz w:val="20"/>
                  <w:szCs w:val="20"/>
                  <w:u w:val="single"/>
                </w:rPr>
                <w:t>.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w:t>
            </w:r>
            <w:proofErr w:type="gramStart"/>
            <w:r w:rsidRPr="003379FD">
              <w:rPr>
                <w:rFonts w:cstheme="minorHAnsi"/>
                <w:sz w:val="20"/>
                <w:szCs w:val="20"/>
              </w:rPr>
              <w:t>Å .</w:t>
            </w:r>
            <w:proofErr w:type="gramEnd"/>
            <w:r w:rsidRPr="003379FD">
              <w:rPr>
                <w:rFonts w:cstheme="minorHAnsi"/>
                <w:sz w:val="20"/>
                <w:szCs w:val="20"/>
              </w:rPr>
              <w:t xml:space="preserve">,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w:t>
            </w:r>
            <w:proofErr w:type="gramStart"/>
            <w:r w:rsidRPr="003379FD">
              <w:rPr>
                <w:rFonts w:cstheme="minorHAnsi"/>
                <w:sz w:val="20"/>
                <w:szCs w:val="20"/>
              </w:rPr>
              <w:t>In</w:t>
            </w:r>
            <w:proofErr w:type="gramEnd"/>
            <w:r w:rsidRPr="003379FD">
              <w:rPr>
                <w:rFonts w:cstheme="minorHAnsi"/>
                <w:sz w:val="20"/>
                <w:szCs w:val="20"/>
              </w:rPr>
              <w:t xml:space="preserve">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w:t>
            </w:r>
            <w:proofErr w:type="gramStart"/>
            <w:r w:rsidRPr="003379FD">
              <w:rPr>
                <w:rFonts w:cstheme="minorHAnsi"/>
                <w:sz w:val="20"/>
                <w:szCs w:val="20"/>
              </w:rPr>
              <w:t>Of</w:t>
            </w:r>
            <w:proofErr w:type="gramEnd"/>
            <w:r w:rsidRPr="003379FD">
              <w:rPr>
                <w:rFonts w:cstheme="minorHAnsi"/>
                <w:sz w:val="20"/>
                <w:szCs w:val="20"/>
              </w:rPr>
              <w:t xml:space="preserve">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w:t>
      </w:r>
      <w:proofErr w:type="gramStart"/>
      <w:r w:rsidRPr="003379FD">
        <w:rPr>
          <w:rFonts w:cstheme="minorHAnsi"/>
          <w:sz w:val="20"/>
          <w:szCs w:val="20"/>
        </w:rPr>
        <w:t>associations, and</w:t>
      </w:r>
      <w:proofErr w:type="gramEnd"/>
      <w:r w:rsidRPr="003379FD">
        <w:rPr>
          <w:rFonts w:cstheme="minorHAnsi"/>
          <w:sz w:val="20"/>
          <w:szCs w:val="20"/>
        </w:rPr>
        <w:t xml:space="preserve"> found that 87% of the 78 trait-outcome associations were supported by a significant result in the same direction.   </w:t>
      </w:r>
    </w:p>
    <w:p w14:paraId="1120353D" w14:textId="6285DFFE" w:rsidR="00A06B4A" w:rsidRPr="003379FD" w:rsidRDefault="004D6813" w:rsidP="004D6813">
      <w:pPr>
        <w:spacing w:line="360" w:lineRule="auto"/>
        <w:ind w:firstLine="720"/>
        <w:rPr>
          <w:rFonts w:cstheme="minorHAnsi"/>
          <w:sz w:val="24"/>
          <w:szCs w:val="24"/>
        </w:rPr>
      </w:pPr>
      <w:r w:rsidRPr="003379FD">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The importance of no evidence," 2019; Lane &amp; Dunlap, 1978; Mahoney, 1977; Sterling, 1959)</w:t>
      </w:r>
      <w:r w:rsidRPr="003379FD">
        <w:rPr>
          <w:rFonts w:cstheme="minorHAnsi"/>
          <w:sz w:val="24"/>
          <w:szCs w:val="24"/>
        </w:rPr>
        <w:fldChar w:fldCharType="end"/>
      </w:r>
      <w:r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2A45B2">
        <w:rPr>
          <w:rFonts w:cstheme="minorHAnsi"/>
          <w:sz w:val="24"/>
          <w:szCs w:val="24"/>
        </w:rPr>
        <w:t>(</w:t>
      </w:r>
      <w:r w:rsidRPr="003379FD">
        <w:rPr>
          <w:rFonts w:cstheme="minorHAnsi"/>
          <w:sz w:val="24"/>
          <w:szCs w:val="24"/>
        </w:rPr>
        <w:fldChar w:fldCharType="begin"/>
      </w:r>
      <w:r w:rsidR="00FF7E76">
        <w:rPr>
          <w:rFonts w:cstheme="minorHAnsi"/>
          <w:sz w:val="24"/>
          <w:szCs w:val="24"/>
        </w:rPr>
        <w:instrText xml:space="preserve"> ADDIN EN.CITE &lt;EndNote&gt;&lt;Cite AuthorYear="1"&gt;&lt;Author&gt;Lane&lt;/Author&gt;&lt;Year&gt;1978&lt;/Year&gt;&lt;RecNum&gt;997&lt;/RecNum&gt;&lt;DisplayText&gt;Lane and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3379FD">
        <w:rPr>
          <w:rFonts w:cstheme="minorHAnsi"/>
          <w:sz w:val="24"/>
          <w:szCs w:val="24"/>
        </w:rPr>
        <w:fldChar w:fldCharType="separate"/>
      </w:r>
      <w:r w:rsidR="00FF7E76">
        <w:rPr>
          <w:rFonts w:cstheme="minorHAnsi"/>
          <w:noProof/>
          <w:sz w:val="24"/>
          <w:szCs w:val="24"/>
        </w:rPr>
        <w:t>Lane and Dunlap (1978)</w:t>
      </w:r>
      <w:r w:rsidRPr="003379FD">
        <w:rPr>
          <w:rFonts w:cstheme="minorHAnsi"/>
          <w:sz w:val="24"/>
          <w:szCs w:val="24"/>
        </w:rPr>
        <w:fldChar w:fldCharType="end"/>
      </w:r>
      <w:r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3379FD">
        <w:rPr>
          <w:rFonts w:cstheme="minorHAnsi"/>
          <w:sz w:val="24"/>
          <w:szCs w:val="24"/>
        </w:rPr>
        <w:fldChar w:fldCharType="begin"/>
      </w:r>
      <w:r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3379FD">
        <w:rPr>
          <w:rFonts w:cstheme="minorHAnsi"/>
          <w:sz w:val="24"/>
          <w:szCs w:val="24"/>
        </w:rPr>
        <w:fldChar w:fldCharType="separate"/>
      </w:r>
      <w:r w:rsidRPr="003379FD">
        <w:rPr>
          <w:rFonts w:cstheme="minorHAnsi"/>
          <w:noProof/>
          <w:sz w:val="24"/>
          <w:szCs w:val="24"/>
        </w:rPr>
        <w:t>(Hedges, 1992; Oakes, 1986)</w:t>
      </w:r>
      <w:r w:rsidRPr="003379FD">
        <w:rPr>
          <w:rFonts w:cstheme="minorHAnsi"/>
          <w:sz w:val="24"/>
          <w:szCs w:val="24"/>
        </w:rPr>
        <w:fldChar w:fldCharType="end"/>
      </w:r>
      <w:r w:rsidRPr="003379FD">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fldData xml:space="preserve">PEVuZE5vdGU+PENpdGU+PEF1dGhvcj5TenVjczwvQXV0aG9yPjxZZWFyPjIwMTc8L1llYXI+PFJl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</w:fldData>
        </w:fldChar>
      </w:r>
      <w:r w:rsidR="00FF7E76">
        <w:rPr>
          <w:rFonts w:cstheme="minorHAnsi"/>
          <w:sz w:val="24"/>
          <w:szCs w:val="24"/>
        </w:rPr>
        <w:instrText xml:space="preserve"> ADDIN EN.CITE </w:instrText>
      </w:r>
      <w:r w:rsidR="00FF7E76">
        <w:rPr>
          <w:rFonts w:cstheme="minorHAnsi"/>
          <w:sz w:val="24"/>
          <w:szCs w:val="24"/>
        </w:rPr>
        <w:fldChar w:fldCharType="begin">
          <w:fldData xml:space="preserve">PEVuZE5vdGU+PENpdGU+PEF1dGhvcj5TenVjczwvQXV0aG9yPjxZZWFyPjIwMTc8L1llYXI+PFJl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</w:fldData>
        </w:fldChar>
      </w:r>
      <w:r w:rsidR="00FF7E76">
        <w:rPr>
          <w:rFonts w:cstheme="minorHAnsi"/>
          <w:sz w:val="24"/>
          <w:szCs w:val="24"/>
        </w:rPr>
        <w:instrText xml:space="preserve"> ADDIN EN.CITE.DATA </w:instrText>
      </w:r>
      <w:r w:rsidR="00FF7E76">
        <w:rPr>
          <w:rFonts w:cstheme="minorHAnsi"/>
          <w:sz w:val="24"/>
          <w:szCs w:val="24"/>
        </w:rPr>
      </w:r>
      <w:r w:rsidR="00FF7E76">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4C57C289" w:rsidR="004D6813" w:rsidRPr="003379FD" w:rsidRDefault="004D6813">
      <w:pPr>
        <w:spacing w:line="360" w:lineRule="auto"/>
        <w:ind w:firstLine="720"/>
        <w:rPr>
          <w:rFonts w:cstheme="minorHAnsi"/>
          <w:sz w:val="24"/>
          <w:szCs w:val="24"/>
        </w:rPr>
      </w:pPr>
      <w:r w:rsidRPr="003379FD">
        <w:rPr>
          <w:rFonts w:cstheme="minorHAnsi"/>
          <w:sz w:val="24"/>
          <w:szCs w:val="24"/>
        </w:rPr>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scientific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w:t>
      </w:r>
      <w:r w:rsidR="001806C9">
        <w:rPr>
          <w:rFonts w:cstheme="minorHAnsi"/>
          <w:sz w:val="24"/>
          <w:szCs w:val="24"/>
        </w:rPr>
        <w:lastRenderedPageBreak/>
        <w:t xml:space="preserve">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6ADFB40E" w14:textId="7556633B" w:rsidR="006E30A1" w:rsidRPr="003379FD" w:rsidRDefault="004D6813">
      <w:pPr>
        <w:spacing w:line="360" w:lineRule="auto"/>
        <w:ind w:firstLine="720"/>
        <w:rPr>
          <w:rFonts w:cstheme="minorHAnsi"/>
          <w:sz w:val="24"/>
          <w:szCs w:val="24"/>
        </w:rPr>
      </w:pPr>
      <w:bookmarkStart w:id="5" w:name="_Hlk529545420"/>
      <w:r w:rsidRPr="003379FD">
        <w:rPr>
          <w:rFonts w:cstheme="minorHAnsi"/>
          <w:sz w:val="24"/>
          <w:szCs w:val="24"/>
        </w:rPr>
        <w:t xml:space="preserve">We have identified only </w:t>
      </w:r>
      <w:r w:rsidR="00481F82">
        <w:rPr>
          <w:rFonts w:cstheme="minorHAnsi"/>
          <w:sz w:val="24"/>
          <w:szCs w:val="24"/>
        </w:rPr>
        <w:t>two</w:t>
      </w:r>
      <w:r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ttempt to empirically estimate the effect of publication </w:t>
      </w:r>
      <w:r w:rsidR="00BC65DF">
        <w:rPr>
          <w:rFonts w:cstheme="minorHAnsi"/>
          <w:sz w:val="24"/>
          <w:szCs w:val="24"/>
        </w:rPr>
        <w:t xml:space="preserve">and reporting bias </w:t>
      </w:r>
      <w:r w:rsidRPr="003379FD">
        <w:rPr>
          <w:rFonts w:cstheme="minorHAnsi"/>
          <w:sz w:val="24"/>
          <w:szCs w:val="24"/>
        </w:rPr>
        <w:t xml:space="preserve">on effect sizes in the psychology literature. </w:t>
      </w:r>
      <w:bookmarkEnd w:id="5"/>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w:t>
      </w:r>
      <w:r w:rsidR="00FB1951">
        <w:rPr>
          <w:rFonts w:cstheme="minorHAnsi"/>
          <w:sz w:val="24"/>
          <w:szCs w:val="24"/>
        </w:rPr>
        <w:t>-</w:t>
      </w:r>
      <w:r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Pr="003379FD">
        <w:rPr>
          <w:rFonts w:cstheme="minorHAnsi"/>
          <w:sz w:val="24"/>
          <w:szCs w:val="24"/>
        </w:rPr>
        <w:t xml:space="preserve">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 out, this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 xml:space="preserve">. </w:t>
      </w:r>
      <w:bookmarkStart w:id="6" w:name="_Hlk10537349"/>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 xml:space="preserve">show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 </w:t>
      </w:r>
      <w:r w:rsidR="006430B5">
        <w:rPr>
          <w:rFonts w:cstheme="minorHAnsi"/>
          <w:sz w:val="24"/>
          <w:szCs w:val="24"/>
        </w:rPr>
        <w:t xml:space="preserve">also </w:t>
      </w:r>
      <w:r w:rsidR="001806C9">
        <w:rPr>
          <w:rFonts w:cstheme="minorHAnsi"/>
          <w:sz w:val="24"/>
          <w:szCs w:val="24"/>
        </w:rPr>
        <w:t>possible that this decrease is caused by systematic difference</w:t>
      </w:r>
      <w:r w:rsidR="00732267">
        <w:rPr>
          <w:rFonts w:cstheme="minorHAnsi"/>
          <w:sz w:val="24"/>
          <w:szCs w:val="24"/>
        </w:rPr>
        <w:t xml:space="preserve"> betwee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6AAA3165" w14:textId="1DED8D61" w:rsidR="000E74FF" w:rsidRDefault="004D6813" w:rsidP="000E74FF">
      <w:pPr>
        <w:spacing w:line="360" w:lineRule="auto"/>
        <w:ind w:firstLine="720"/>
        <w:rPr>
          <w:rFonts w:cstheme="minorHAnsi"/>
          <w:sz w:val="24"/>
          <w:szCs w:val="24"/>
        </w:rPr>
      </w:pPr>
      <w:r w:rsidRPr="003379FD">
        <w:rPr>
          <w:rFonts w:cstheme="minorHAnsi"/>
          <w:sz w:val="24"/>
          <w:szCs w:val="24"/>
        </w:rPr>
        <w:t xml:space="preserve">In order to estimate </w:t>
      </w:r>
      <w:r w:rsidR="00FC1B23">
        <w:rPr>
          <w:rFonts w:cstheme="minorHAnsi"/>
          <w:sz w:val="24"/>
          <w:szCs w:val="24"/>
        </w:rPr>
        <w:t>the decrease in effect sizes between original and replication studies</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FB1951">
        <w:rPr>
          <w:rFonts w:cstheme="minorHAnsi"/>
          <w:sz w:val="24"/>
          <w:szCs w:val="24"/>
        </w:rPr>
        <w:t>A</w:t>
      </w:r>
      <w:r w:rsidRPr="003379FD">
        <w:rPr>
          <w:rFonts w:cstheme="minorHAnsi"/>
          <w:sz w:val="24"/>
          <w:szCs w:val="24"/>
        </w:rPr>
        <w:t>nalyses 2 to 4 estimate the degree to which effect sizes reported in the literature are exaggerated assuming that the effect under study is non-null, arguably of more use for people attempting to plan studies based on the published literature.</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147DAA2C" w14:textId="77777777" w:rsidR="000E74FF" w:rsidRDefault="000E74FF" w:rsidP="000E74FF">
      <w:pPr>
        <w:spacing w:line="360" w:lineRule="auto"/>
        <w:ind w:firstLine="720"/>
        <w:rPr>
          <w:rFonts w:cstheme="minorHAnsi"/>
          <w:sz w:val="24"/>
          <w:szCs w:val="24"/>
        </w:rPr>
      </w:pPr>
    </w:p>
    <w:p w14:paraId="44993445" w14:textId="58D4C17E" w:rsidR="0086334F" w:rsidRPr="00F2034D" w:rsidRDefault="0086334F" w:rsidP="00F2034D">
      <w:pPr>
        <w:spacing w:line="360" w:lineRule="auto"/>
        <w:ind w:firstLine="720"/>
        <w:rPr>
          <w:rFonts w:cstheme="minorHAnsi"/>
          <w:sz w:val="24"/>
          <w:szCs w:val="24"/>
        </w:rPr>
      </w:pPr>
      <w:r w:rsidRPr="00F2034D">
        <w:rPr>
          <w:rFonts w:cstheme="minorHAnsi"/>
          <w:sz w:val="24"/>
          <w:szCs w:val="24"/>
        </w:rPr>
        <w:lastRenderedPageBreak/>
        <w:t>In reading the paper, it is important to note that these replication projects have not replicated a random selection of effects from the literature. As such th</w:t>
      </w:r>
      <w:r w:rsidR="00FB1951">
        <w:rPr>
          <w:rFonts w:cstheme="minorHAnsi"/>
          <w:sz w:val="24"/>
          <w:szCs w:val="24"/>
        </w:rPr>
        <w:t>e</w:t>
      </w:r>
      <w:r w:rsidRPr="00F2034D">
        <w:rPr>
          <w:rFonts w:cstheme="minorHAnsi"/>
          <w:sz w:val="24"/>
          <w:szCs w:val="24"/>
        </w:rPr>
        <w:t xml:space="preserve"> analys</w:t>
      </w:r>
      <w:r w:rsidR="00FB1951">
        <w:rPr>
          <w:rFonts w:cstheme="minorHAnsi"/>
          <w:sz w:val="24"/>
          <w:szCs w:val="24"/>
        </w:rPr>
        <w:t>e</w:t>
      </w:r>
      <w:r w:rsidRPr="00F2034D">
        <w:rPr>
          <w:rFonts w:cstheme="minorHAnsi"/>
          <w:sz w:val="24"/>
          <w:szCs w:val="24"/>
        </w:rPr>
        <w:t xml:space="preserve">s </w:t>
      </w:r>
      <w:r w:rsidR="00FB1951">
        <w:rPr>
          <w:rFonts w:cstheme="minorHAnsi"/>
          <w:sz w:val="24"/>
          <w:szCs w:val="24"/>
        </w:rPr>
        <w:t>her</w:t>
      </w:r>
      <w:r w:rsidR="00C41813">
        <w:rPr>
          <w:rFonts w:cstheme="minorHAnsi"/>
          <w:sz w:val="24"/>
          <w:szCs w:val="24"/>
        </w:rPr>
        <w:t>e</w:t>
      </w:r>
      <w:r w:rsidR="00FB1951">
        <w:rPr>
          <w:rFonts w:cstheme="minorHAnsi"/>
          <w:sz w:val="24"/>
          <w:szCs w:val="24"/>
        </w:rPr>
        <w:t xml:space="preserve"> </w:t>
      </w:r>
      <w:r w:rsidRPr="00F2034D">
        <w:rPr>
          <w:rFonts w:cstheme="minorHAnsi"/>
          <w:sz w:val="24"/>
          <w:szCs w:val="24"/>
        </w:rPr>
        <w:t xml:space="preserve">do not allow us to make simple inferences about what would be seen in a future replication study (i.e., predicting the effect size decrease between a randomly selected psychology research article and its replication). Instead, this analysis should be read as producing estimates of the differences we would expect to see in future large-scale replication projects, under the </w:t>
      </w:r>
      <w:r w:rsidR="004479E5" w:rsidRPr="000821FB">
        <w:rPr>
          <w:rFonts w:cstheme="minorHAnsi"/>
          <w:sz w:val="24"/>
          <w:szCs w:val="24"/>
        </w:rPr>
        <w:t>assumption</w:t>
      </w:r>
      <w:r w:rsidRPr="00F2034D">
        <w:rPr>
          <w:rFonts w:cstheme="minorHAnsi"/>
          <w:sz w:val="24"/>
          <w:szCs w:val="24"/>
        </w:rPr>
        <w:t xml:space="preserve"> that the included replication projects are a random sample of hypothetical replication projects. </w:t>
      </w:r>
    </w:p>
    <w:p w14:paraId="62902ED2" w14:textId="77777777" w:rsidR="000810F8" w:rsidRPr="000821FB" w:rsidRDefault="000810F8" w:rsidP="000810F8">
      <w:pPr>
        <w:pStyle w:val="Heading2"/>
        <w:rPr>
          <w:rFonts w:asciiTheme="minorHAnsi" w:hAnsiTheme="minorHAnsi" w:cstheme="minorHAnsi"/>
        </w:rPr>
      </w:pPr>
      <w:r w:rsidRPr="000821FB">
        <w:rPr>
          <w:rFonts w:asciiTheme="minorHAnsi" w:hAnsiTheme="minorHAnsi" w:cstheme="minorHAnsi"/>
        </w:rPr>
        <w:t>Methods</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73F2904F"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 xml:space="preserve">abs 1 and 3 </w:t>
      </w:r>
      <w:r w:rsidR="000821FB">
        <w:rPr>
          <w:lang w:val="en-US"/>
        </w:rPr>
        <w:fldChar w:fldCharType="begin">
          <w:fldData xml:space="preserve">PEVuZE5vdGU+PENpdGU+PEF1dGhvcj5LbGVpbjwvQXV0aG9yPjxZZWFyPjIwMTQ8L1llYXI+PFJl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</w:fldData>
        </w:fldChar>
      </w:r>
      <w:r w:rsidR="000821FB">
        <w:rPr>
          <w:lang w:val="en-US"/>
        </w:rPr>
        <w:instrText xml:space="preserve"> ADDIN EN.CITE </w:instrText>
      </w:r>
      <w:r w:rsidR="000821FB">
        <w:rPr>
          <w:lang w:val="en-US"/>
        </w:rPr>
        <w:fldChar w:fldCharType="begin">
          <w:fldData xml:space="preserve">PEVuZE5vdGU+PENpdGU+PEF1dGhvcj5LbGVpbjwvQXV0aG9yPjxZZWFyPjIwMTQ8L1llYXI+PFJl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Ebersole et al., 2016; Klein et al., 2014)</w:t>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75740F20" w:rsidR="006B29B4" w:rsidRPr="00F2034D" w:rsidRDefault="006B29B4" w:rsidP="00F2034D">
      <w:pPr>
        <w:pStyle w:val="BodyText"/>
        <w:rPr>
          <w:lang w:val="en-US"/>
        </w:rPr>
      </w:pPr>
      <w:r w:rsidRPr="006B29B4">
        <w:rPr>
          <w:lang w:val="en-US"/>
        </w:rPr>
        <w:t xml:space="preserve">For </w:t>
      </w:r>
      <w:r w:rsidR="00FB1951">
        <w:rPr>
          <w:lang w:val="en-US"/>
        </w:rPr>
        <w:t xml:space="preserve">all </w:t>
      </w:r>
      <w:r w:rsidRPr="006B29B4">
        <w:rPr>
          <w:lang w:val="en-US"/>
        </w:rPr>
        <w:t>analys</w:t>
      </w:r>
      <w:r w:rsidR="00FB1951">
        <w:rPr>
          <w:lang w:val="en-US"/>
        </w:rPr>
        <w:t>e</w:t>
      </w:r>
      <w:r w:rsidRPr="006B29B4">
        <w:rPr>
          <w:lang w:val="en-US"/>
        </w:rPr>
        <w:t>s, the original and replication effect sizes were transformed to Fisher z</w:t>
      </w:r>
      <w:r w:rsidR="00FB1951">
        <w:rPr>
          <w:lang w:val="en-US"/>
        </w:rPr>
        <w:t>-t</w:t>
      </w:r>
      <w:r w:rsidRPr="006B29B4">
        <w:rPr>
          <w:lang w:val="en-US"/>
        </w:rPr>
        <w:t>ransformed correlation coefficients following the methods used in Open Science Collaboration (2015</w:t>
      </w:r>
      <w:r w:rsidR="00FB1951" w:rsidRPr="006B29B4">
        <w:rPr>
          <w:lang w:val="en-US"/>
        </w:rPr>
        <w:t>)</w:t>
      </w:r>
      <w:r w:rsidR="00FB1951">
        <w:rPr>
          <w:lang w:val="en-US"/>
        </w:rPr>
        <w:t xml:space="preserve"> (</w:t>
      </w:r>
      <w:r w:rsidRPr="006B29B4">
        <w:rPr>
          <w:lang w:val="en-US"/>
        </w:rPr>
        <w:t xml:space="preserve">see </w:t>
      </w:r>
      <w:r w:rsidR="00FB1951">
        <w:rPr>
          <w:lang w:val="en-US"/>
        </w:rPr>
        <w:t>S</w:t>
      </w:r>
      <w:r w:rsidRPr="006B29B4">
        <w:rPr>
          <w:lang w:val="en-US"/>
        </w:rPr>
        <w:t xml:space="preserve">upplementary </w:t>
      </w:r>
      <w:r w:rsidR="00FB1951">
        <w:rPr>
          <w:lang w:val="en-US"/>
        </w:rPr>
        <w:t>M</w:t>
      </w:r>
      <w:r w:rsidRPr="006B29B4">
        <w:rPr>
          <w:lang w:val="en-US"/>
        </w:rPr>
        <w:t>aterials 5 for details</w:t>
      </w:r>
      <w:r w:rsidR="00FB1951">
        <w:rPr>
          <w:lang w:val="en-US"/>
        </w:rPr>
        <w:t>)</w:t>
      </w:r>
      <w:r w:rsidRPr="006B29B4">
        <w:rPr>
          <w:lang w:val="en-US"/>
        </w:rPr>
        <w:t>.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w:t>
      </w:r>
      <w:r w:rsidR="00FB1951">
        <w:rPr>
          <w:lang w:val="en-US"/>
        </w:rPr>
        <w:t>-</w:t>
      </w:r>
      <w:r w:rsidRPr="006B29B4">
        <w:rPr>
          <w:lang w:val="en-US"/>
        </w:rPr>
        <w:t xml:space="preserve">level result was used (i.e., the results of the analysis </w:t>
      </w:r>
      <w:r w:rsidR="00C23567">
        <w:rPr>
          <w:lang w:val="en-US"/>
        </w:rPr>
        <w:t>that</w:t>
      </w:r>
      <w:r w:rsidR="00C23567" w:rsidRPr="006B29B4">
        <w:rPr>
          <w:lang w:val="en-US"/>
        </w:rPr>
        <w:t xml:space="preserve"> </w:t>
      </w:r>
      <w:r w:rsidRPr="006B29B4">
        <w:rPr>
          <w:lang w:val="en-US"/>
        </w:rPr>
        <w:t xml:space="preserve">collapsed the data across the multiple labs). See </w:t>
      </w:r>
      <w:r w:rsidR="00FB1951">
        <w:rPr>
          <w:lang w:val="en-US"/>
        </w:rPr>
        <w:t>S</w:t>
      </w:r>
      <w:r w:rsidRPr="006B29B4">
        <w:rPr>
          <w:lang w:val="en-US"/>
        </w:rPr>
        <w:t xml:space="preserve">upplementary </w:t>
      </w:r>
      <w:r w:rsidR="00FB1951">
        <w:rPr>
          <w:lang w:val="en-US"/>
        </w:rPr>
        <w:lastRenderedPageBreak/>
        <w:t>M</w:t>
      </w:r>
      <w:r w:rsidRPr="006B29B4">
        <w:rPr>
          <w:lang w:val="en-US"/>
        </w:rPr>
        <w:t>aterials 1 for a comprehensive account of exclusions and study specific extraction details for each replication project. See Table 1 for the number of valid studies extracted from each project. An original and replication effect size that could be converted to a Fisher z score</w:t>
      </w:r>
      <w:r w:rsidR="00FB1951">
        <w:rPr>
          <w:lang w:val="en-US"/>
        </w:rPr>
        <w:t>,</w:t>
      </w:r>
      <w:r w:rsidRPr="006B29B4">
        <w:rPr>
          <w:lang w:val="en-US"/>
        </w:rPr>
        <w:t xml:space="preserve"> </w:t>
      </w:r>
      <w:r w:rsidRPr="00F2034D">
        <w:rPr>
          <w:lang w:val="en-US"/>
        </w:rPr>
        <w:t>along with sample sizes for original and replication studies</w:t>
      </w:r>
      <w:r w:rsidR="00FB1951">
        <w:rPr>
          <w:lang w:val="en-US"/>
        </w:rPr>
        <w:t>,</w:t>
      </w:r>
      <w:r w:rsidRPr="00F2034D">
        <w:rPr>
          <w:lang w:val="en-US"/>
        </w:rPr>
        <w:t xml:space="preserve"> was extracted for a total of 306 pairs of studies, excluding a total of 41 study pairs.</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r w:rsidR="00A72877">
        <w:rPr>
          <w:rFonts w:asciiTheme="minorHAnsi" w:hAnsiTheme="minorHAnsi" w:cstheme="minorHAnsi"/>
        </w:rPr>
        <w:t xml:space="preserve"> </w:t>
      </w:r>
    </w:p>
    <w:p w14:paraId="4219C869" w14:textId="6AFA42F2" w:rsidR="00084D43" w:rsidRPr="00084D43" w:rsidRDefault="00084D43" w:rsidP="00F2034D">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All analyses were exploratory, </w:t>
      </w:r>
      <w:r w:rsidR="00C35ECC" w:rsidRPr="00C35ECC">
        <w:rPr>
          <w:lang w:val="en-US"/>
        </w:rPr>
        <w:t>and additional models which were developed and considered are not presented here.</w:t>
      </w:r>
      <w:r w:rsidR="00C35ECC">
        <w:rPr>
          <w:lang w:val="en-US"/>
        </w:rPr>
        <w:t xml:space="preserve"> </w:t>
      </w:r>
      <w:r w:rsidRPr="00084D43">
        <w:rPr>
          <w:lang w:val="en-US"/>
        </w:rPr>
        <w:t xml:space="preserve">See </w:t>
      </w:r>
      <w:hyperlink r:id="rId15" w:history="1">
        <w:r w:rsidRPr="00084D43">
          <w:rPr>
            <w:color w:val="4F81BD"/>
            <w:u w:val="single"/>
            <w:lang w:val="en-US"/>
          </w:rPr>
          <w:t>https://github.com/fsingletonthorn/effectSizeAdjustment</w:t>
        </w:r>
      </w:hyperlink>
      <w:r w:rsidRPr="00084D43">
        <w:rPr>
          <w:lang w:val="en-US"/>
        </w:rPr>
        <w:t xml:space="preserve"> for a git repository with a record of all interim models and for all model code and data, and see </w:t>
      </w:r>
      <w:hyperlink r:id="rId16" w:history="1">
        <w:r w:rsidRPr="00084D43">
          <w:rPr>
            <w:color w:val="4F81BD"/>
            <w:u w:val="single"/>
            <w:lang w:val="en-US"/>
          </w:rPr>
          <w:t>https://osf.io/daj8b</w:t>
        </w:r>
      </w:hyperlink>
      <w:r w:rsidRPr="00084D43">
        <w:rPr>
          <w:lang w:val="en-US"/>
        </w:rPr>
        <w:t xml:space="preserve"> for the preregistration of this project, however all reported analyses should be considered exploratory. All of the data and analysis code used in this study</w:t>
      </w:r>
      <w:r w:rsidR="00FB1951">
        <w:rPr>
          <w:lang w:val="en-US"/>
        </w:rPr>
        <w:t>,</w:t>
      </w:r>
      <w:r w:rsidRPr="00084D43">
        <w:rPr>
          <w:lang w:val="en-US"/>
        </w:rPr>
        <w:t xml:space="preserve"> and an RMarkdown document to allow the current </w:t>
      </w:r>
      <w:r w:rsidR="00140812">
        <w:rPr>
          <w:lang w:val="en-US"/>
        </w:rPr>
        <w:t>paper</w:t>
      </w:r>
      <w:r w:rsidR="00140812" w:rsidRPr="00084D43">
        <w:rPr>
          <w:lang w:val="en-US"/>
        </w:rPr>
        <w:t xml:space="preserve"> </w:t>
      </w:r>
      <w:r w:rsidRPr="00084D43">
        <w:rPr>
          <w:lang w:val="en-US"/>
        </w:rPr>
        <w:t>to be easily reproduced</w:t>
      </w:r>
      <w:r w:rsidR="00FB1951">
        <w:rPr>
          <w:lang w:val="en-US"/>
        </w:rPr>
        <w:t>,</w:t>
      </w:r>
      <w:r w:rsidRPr="00084D43">
        <w:rPr>
          <w:lang w:val="en-US"/>
        </w:rPr>
        <w:t xml:space="preserve"> are available from </w:t>
      </w:r>
      <w:hyperlink r:id="rId17" w:history="1">
        <w:r w:rsidRPr="00084D43">
          <w:rPr>
            <w:color w:val="4F81BD"/>
            <w:u w:val="single"/>
            <w:lang w:val="en-US"/>
          </w:rPr>
          <w:t>https://osf.io/7qvna/</w:t>
        </w:r>
      </w:hyperlink>
      <w:r w:rsidRPr="00084D43">
        <w:rPr>
          <w:lang w:val="en-US"/>
        </w:rPr>
        <w:t>.</w:t>
      </w:r>
    </w:p>
    <w:p w14:paraId="17C9D0C9" w14:textId="77777777" w:rsidR="00775878" w:rsidRPr="00F2034D" w:rsidRDefault="00775878">
      <w:pPr>
        <w:rPr>
          <w:rFonts w:eastAsiaTheme="majorEastAsia" w:cstheme="minorHAnsi"/>
          <w:b/>
          <w:iCs/>
          <w:color w:val="767171" w:themeColor="background2" w:themeShade="80"/>
        </w:rPr>
      </w:pPr>
      <w:r w:rsidRPr="00F2034D">
        <w:rPr>
          <w:rFonts w:cstheme="minorHAnsi"/>
          <w:color w:val="767171" w:themeColor="background2" w:themeShade="80"/>
        </w:rPr>
        <w:br w:type="page"/>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lastRenderedPageBreak/>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9B7484">
      <w:pPr>
        <w:pStyle w:val="BodyText"/>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0A93B878"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t xml:space="preserve">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w:t>
      </w:r>
      <w:r w:rsidRPr="006D5DDA">
        <w:rPr>
          <w:lang w:val="en-US"/>
        </w:rPr>
        <w:lastRenderedPageBreak/>
        <w:t>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4EBB5549" w:rsidR="00494AB9" w:rsidRPr="00494AB9" w:rsidRDefault="00494AB9" w:rsidP="00600539">
      <w:pPr>
        <w:pStyle w:val="BodyText"/>
        <w:rPr>
          <w:lang w:val="en-US"/>
        </w:rPr>
      </w:pPr>
      <w:r w:rsidRPr="00494AB9">
        <w:rPr>
          <w:lang w:val="en-US"/>
        </w:rPr>
        <w:t xml:space="preserve">Analysis 2, excluding studies in which the replication study was not significant, means that replication studies </w:t>
      </w:r>
      <w:r w:rsidR="000D6701">
        <w:rPr>
          <w:lang w:val="en-US"/>
        </w:rPr>
        <w:t xml:space="preserve">with </w:t>
      </w:r>
      <w:r w:rsidRPr="00494AB9">
        <w:rPr>
          <w:lang w:val="en-US"/>
        </w:rPr>
        <w:t>a low level of statistical power to detect the true</w:t>
      </w:r>
      <w:r w:rsidR="00600539">
        <w:rPr>
          <w:lang w:val="en-US"/>
        </w:rPr>
        <w:t xml:space="preserve"> replication</w:t>
      </w:r>
      <w:r w:rsidRPr="00494AB9">
        <w:rPr>
          <w:lang w:val="en-US"/>
        </w:rPr>
        <w:t xml:space="preserve"> effect size are likely to be excluded. </w:t>
      </w:r>
      <w:r w:rsidR="00440C3C">
        <w:rPr>
          <w:lang w:val="en-US"/>
        </w:rPr>
        <w:t>This</w:t>
      </w:r>
      <w:r w:rsidR="00600539">
        <w:rPr>
          <w:lang w:val="en-US"/>
        </w:rPr>
        <w:t xml:space="preserve"> may </w:t>
      </w:r>
      <w:r w:rsidR="00440C3C">
        <w:rPr>
          <w:lang w:val="en-US"/>
        </w:rPr>
        <w:t xml:space="preserve">lead to this analysis </w:t>
      </w:r>
      <w:r w:rsidR="00600539">
        <w:rPr>
          <w:lang w:val="en-US"/>
        </w:rPr>
        <w:t>underestimat</w:t>
      </w:r>
      <w:r w:rsidR="00440C3C">
        <w:rPr>
          <w:lang w:val="en-US"/>
        </w:rPr>
        <w:t xml:space="preserve">ing </w:t>
      </w:r>
      <w:r w:rsidR="00600539">
        <w:rPr>
          <w:lang w:val="en-US"/>
        </w:rPr>
        <w:t>the amount of effect size exaggeration</w:t>
      </w:r>
      <w:r w:rsidR="008345A9">
        <w:rPr>
          <w:lang w:val="en-US"/>
        </w:rPr>
        <w:t xml:space="preserve">, </w:t>
      </w:r>
      <w:r w:rsidR="00600539">
        <w:rPr>
          <w:lang w:val="en-US"/>
        </w:rPr>
        <w:t xml:space="preserve">as </w:t>
      </w:r>
      <w:r w:rsidR="008B4F79">
        <w:rPr>
          <w:lang w:val="en-US"/>
        </w:rPr>
        <w:t xml:space="preserve">replications with </w:t>
      </w:r>
      <w:r w:rsidR="00600539">
        <w:rPr>
          <w:lang w:val="en-US"/>
        </w:rPr>
        <w:t>non-zero but small effect sizes are likely to be non-significant</w:t>
      </w:r>
      <w:r w:rsidR="00440C3C">
        <w:rPr>
          <w:lang w:val="en-US"/>
        </w:rPr>
        <w:t xml:space="preserve">. This issue is compounded by the fact that </w:t>
      </w:r>
      <w:r w:rsidRPr="00494AB9">
        <w:rPr>
          <w:lang w:val="en-US"/>
        </w:rPr>
        <w:t xml:space="preserve">some of the replication projects </w:t>
      </w:r>
      <w:r w:rsidR="008B4F79">
        <w:rPr>
          <w:lang w:val="en-US"/>
        </w:rPr>
        <w:t xml:space="preserve">chose </w:t>
      </w:r>
      <w:r w:rsidRPr="00494AB9">
        <w:rPr>
          <w:lang w:val="en-US"/>
        </w:rPr>
        <w:t>the sample size</w:t>
      </w:r>
      <w:r w:rsidR="008B4F79">
        <w:rPr>
          <w:lang w:val="en-US"/>
        </w:rPr>
        <w:t>s</w:t>
      </w:r>
      <w:r w:rsidRPr="00494AB9">
        <w:rPr>
          <w:lang w:val="en-US"/>
        </w:rPr>
        <w:t xml:space="preserve"> </w:t>
      </w:r>
      <w:r w:rsidR="008B4F79">
        <w:rPr>
          <w:lang w:val="en-US"/>
        </w:rPr>
        <w:t xml:space="preserve">that were used </w:t>
      </w:r>
      <w:r w:rsidRPr="00494AB9">
        <w:rPr>
          <w:lang w:val="en-US"/>
        </w:rPr>
        <w:t>in the replication stud</w:t>
      </w:r>
      <w:r w:rsidR="008B4F79">
        <w:rPr>
          <w:lang w:val="en-US"/>
        </w:rPr>
        <w:t>ies</w:t>
      </w:r>
      <w:r w:rsidRPr="00494AB9">
        <w:rPr>
          <w:lang w:val="en-US"/>
        </w:rPr>
        <w:t xml:space="preserve"> using a power analysis of the observed effect in the original study </w:t>
      </w:r>
      <w:r w:rsidR="000821FB">
        <w:rPr>
          <w:lang w:val="en-US"/>
        </w:rPr>
        <w:fldChar w:fldCharType="begin"/>
      </w:r>
      <w:r w:rsidR="000821FB">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821FB">
        <w:rPr>
          <w:lang w:val="en-US"/>
        </w:rPr>
        <w:fldChar w:fldCharType="separate"/>
      </w:r>
      <w:r w:rsidR="000821FB">
        <w:rPr>
          <w:noProof/>
          <w:lang w:val="en-US"/>
        </w:rPr>
        <w:t>(Open Science Collaboration, 2015)</w:t>
      </w:r>
      <w:r w:rsidR="000821FB">
        <w:rPr>
          <w:lang w:val="en-US"/>
        </w:rPr>
        <w:fldChar w:fldCharType="end"/>
      </w:r>
      <w:r w:rsidR="00440C3C">
        <w:rPr>
          <w:lang w:val="en-US"/>
        </w:rPr>
        <w:t>, meaning that if effect sizes are likely to be smaller in the replication stud</w:t>
      </w:r>
      <w:r w:rsidR="00395F71">
        <w:rPr>
          <w:lang w:val="en-US"/>
        </w:rPr>
        <w:t>ies</w:t>
      </w:r>
      <w:r w:rsidR="008345A9">
        <w:rPr>
          <w:lang w:val="en-US"/>
        </w:rPr>
        <w:t xml:space="preserve"> </w:t>
      </w:r>
      <w:r w:rsidR="00440C3C">
        <w:rPr>
          <w:lang w:val="en-US"/>
        </w:rPr>
        <w:t>replication studies will often be underpowered</w:t>
      </w:r>
      <w:r w:rsidR="00395F71">
        <w:rPr>
          <w:lang w:val="en-US"/>
        </w:rPr>
        <w:t>.</w:t>
      </w:r>
    </w:p>
    <w:p w14:paraId="740FE7A8" w14:textId="52EAA25B" w:rsidR="00494AB9" w:rsidRPr="00494AB9" w:rsidRDefault="00494AB9" w:rsidP="00F2034D">
      <w:pPr>
        <w:pStyle w:val="BodyText"/>
        <w:rPr>
          <w:lang w:val="en-US"/>
        </w:rPr>
      </w:pPr>
      <w:r w:rsidRPr="00494AB9">
        <w:rPr>
          <w:lang w:val="en-US"/>
        </w:rPr>
        <w:t xml:space="preserve">In order to avoid excluding under-powered studies erroneously, </w:t>
      </w:r>
      <w:r w:rsidR="000D6701">
        <w:rPr>
          <w:lang w:val="en-US"/>
        </w:rPr>
        <w:t>A</w:t>
      </w:r>
      <w:r w:rsidRPr="00494AB9">
        <w:rPr>
          <w:lang w:val="en-US"/>
        </w:rPr>
        <w:t>nalysis 3 exclude</w:t>
      </w:r>
      <w:r w:rsidR="000D6701">
        <w:rPr>
          <w:lang w:val="en-US"/>
        </w:rPr>
        <w:t>d</w:t>
      </w:r>
      <w:r w:rsidRPr="00494AB9">
        <w:rPr>
          <w:lang w:val="en-US"/>
        </w:rPr>
        <w:t xml:space="preserve"> studies based on whether the </w:t>
      </w:r>
      <w:r w:rsidR="00B5606E">
        <w:rPr>
          <w:lang w:val="en-US"/>
        </w:rPr>
        <w:t xml:space="preserve">replication study </w:t>
      </w:r>
      <w:r w:rsidRPr="00494AB9">
        <w:rPr>
          <w:lang w:val="en-US"/>
        </w:rPr>
        <w:t xml:space="preserve">results </w:t>
      </w:r>
      <w:r w:rsidR="000D6701">
        <w:rPr>
          <w:lang w:val="en-US"/>
        </w:rPr>
        <w:t>were</w:t>
      </w:r>
      <w:r w:rsidR="000D6701" w:rsidRPr="00494AB9">
        <w:rPr>
          <w:lang w:val="en-US"/>
        </w:rPr>
        <w:t xml:space="preserve"> </w:t>
      </w:r>
      <w:r w:rsidRPr="00494AB9">
        <w:rPr>
          <w:lang w:val="en-US"/>
        </w:rPr>
        <w:t xml:space="preserve">statistically equivalent to the null hypothesis or statistically significant in the opposite direction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 xml:space="preserve">(Lakens, 2017; Lakens, </w:t>
      </w:r>
      <w:r w:rsidR="000821FB">
        <w:rPr>
          <w:noProof/>
          <w:lang w:val="en-US"/>
        </w:rPr>
        <w:lastRenderedPageBreak/>
        <w:t>Scheel, &amp; Isager, 2018)</w:t>
      </w:r>
      <w:r w:rsidR="000821FB">
        <w:rPr>
          <w:lang w:val="en-US"/>
        </w:rPr>
        <w:fldChar w:fldCharType="end"/>
      </w:r>
      <w:r w:rsidRPr="00494AB9">
        <w:rPr>
          <w:lang w:val="en-US"/>
        </w:rPr>
        <w:t>. A requirement for equivalence testing is that an equivalence bound is selected (i.e., an effect size below which the effect size is said to be for all practical purposes equal to zero). For this, we use</w:t>
      </w:r>
      <w:r w:rsidR="000D6701">
        <w:rPr>
          <w:lang w:val="en-US"/>
        </w:rPr>
        <w:t>d</w:t>
      </w:r>
      <w:r w:rsidRPr="00494AB9">
        <w:rPr>
          <w:lang w:val="en-US"/>
        </w:rPr>
        <w:t xml:space="preserve">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Pr="00494AB9">
        <w:rPr>
          <w:lang w:val="en-US"/>
        </w:rPr>
        <w:t xml:space="preserve">. Equivalence tests were performed using Z tests of the Fisher </w:t>
      </w:r>
      <w:r w:rsidR="000D6701">
        <w:rPr>
          <w:lang w:val="en-US"/>
        </w:rPr>
        <w:t>z-</w:t>
      </w:r>
      <w:r w:rsidRPr="00494AB9">
        <w:rPr>
          <w:lang w:val="en-US"/>
        </w:rPr>
        <w:t xml:space="preserve">transformed effect sizes, excluding studies where the observed replication effect </w:t>
      </w:r>
      <w:r w:rsidR="000D6701">
        <w:rPr>
          <w:lang w:val="en-US"/>
        </w:rPr>
        <w:t>wa</w:t>
      </w:r>
      <w:r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except for studies from </w:t>
      </w:r>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r w:rsidRPr="00494AB9">
        <w:rPr>
          <w:lang w:val="en-US"/>
        </w:rPr>
        <w:t xml:space="preserve"> </w:t>
      </w:r>
      <w:r w:rsidR="00FE18ED">
        <w:rPr>
          <w:lang w:val="en-US"/>
        </w:rPr>
        <w:t>that</w:t>
      </w:r>
      <w:r w:rsidRPr="00494AB9">
        <w:rPr>
          <w:lang w:val="en-US"/>
        </w:rPr>
        <w:t xml:space="preserve"> had more than a single replication attempt</w:t>
      </w:r>
      <w:r w:rsidR="00FF7E76">
        <w:rPr>
          <w:lang w:val="en-US"/>
        </w:rPr>
        <w:t>.</w:t>
      </w:r>
      <w:r w:rsidR="00FF7E76" w:rsidRPr="00FF7E76">
        <w:rPr>
          <w:lang w:val="en-US"/>
        </w:rPr>
        <w:t xml:space="preserve"> In these </w:t>
      </w:r>
      <w:proofErr w:type="gramStart"/>
      <w:r w:rsidR="00FF7E76" w:rsidRPr="00FF7E76">
        <w:rPr>
          <w:lang w:val="en-US"/>
        </w:rPr>
        <w:t>cases</w:t>
      </w:r>
      <w:proofErr w:type="gramEnd"/>
      <w:r w:rsidR="00FF7E76" w:rsidRPr="00FF7E76">
        <w:rPr>
          <w:lang w:val="en-US"/>
        </w:rPr>
        <w:t xml:space="preserve"> we used the standard errors derived from the meta-analyses that produced the effect size estimate (see Supplementary Materials 1 for details).</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7525AF58" w:rsidR="00FB23A4" w:rsidRDefault="00876259" w:rsidP="00F2034D">
      <w:pPr>
        <w:pStyle w:val="BodyText"/>
        <w:rPr>
          <w:lang w:val="en-US"/>
        </w:rPr>
      </w:pPr>
      <w:r w:rsidRPr="00876259">
        <w:rPr>
          <w:lang w:val="en-US"/>
        </w:rPr>
        <w:t>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w:t>
      </w:r>
      <w:r w:rsidRPr="00876259">
        <w:rPr>
          <w:lang w:val="en-US"/>
        </w:rPr>
        <w:lastRenderedPageBreak/>
        <w:t xml:space="preserve">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7E2F2F44" w14:textId="7BD35DB2" w:rsidR="00494AB9" w:rsidRPr="00494AB9" w:rsidRDefault="00494AB9" w:rsidP="00F2034D">
      <w:pPr>
        <w:pStyle w:val="BodyText"/>
        <w:rPr>
          <w:lang w:val="en-US"/>
        </w:rPr>
      </w:pPr>
      <w:r w:rsidRPr="00494AB9">
        <w:rPr>
          <w:lang w:val="en-US"/>
        </w:rPr>
        <w:t xml:space="preserve">Looking at the 306 included original-replication study pairs included in this analysis, the effect size in the replication study was lower than that in the original study </w:t>
      </w:r>
      <w:r w:rsidR="00BA65D5">
        <w:rPr>
          <w:lang w:val="en-US"/>
        </w:rPr>
        <w:t>for</w:t>
      </w:r>
      <w:r w:rsidRPr="00494AB9">
        <w:rPr>
          <w:lang w:val="en-US"/>
        </w:rPr>
        <w:t xml:space="preserve"> 219 articles, 72% of the included studies. An exact binomial test shows that this is extremely unlikely under the assumption that replication effect sizes are equally likely to be smaller or larger in the replication study, p &lt; .001. The average effect size for original studies was </w:t>
      </w:r>
      <w:r w:rsidRPr="0054478E">
        <w:rPr>
          <w:i/>
          <w:iCs/>
          <w:lang w:val="en-US"/>
        </w:rPr>
        <w:t>r</w:t>
      </w:r>
      <w:r w:rsidRPr="00494AB9">
        <w:rPr>
          <w:lang w:val="en-US"/>
        </w:rPr>
        <w:t xml:space="preserve"> = 0.39, and the mean effect size for replication studies was </w:t>
      </w:r>
      <w:r w:rsidRPr="0054478E">
        <w:rPr>
          <w:i/>
          <w:iCs/>
          <w:lang w:val="en-US"/>
        </w:rPr>
        <w:t>r</w:t>
      </w:r>
      <w:r w:rsidRPr="00494AB9">
        <w:rPr>
          <w:lang w:val="en-US"/>
        </w:rPr>
        <w:t xml:space="preserve"> = 0.27, a mean decrease of </w:t>
      </w:r>
      <w:r w:rsidRPr="0054478E">
        <w:rPr>
          <w:i/>
          <w:iCs/>
          <w:lang w:val="en-US"/>
        </w:rPr>
        <w:t>r</w:t>
      </w:r>
      <w:r w:rsidRPr="00494AB9">
        <w:rPr>
          <w:lang w:val="en-US"/>
        </w:rPr>
        <w:t xml:space="preserve"> = 0.11. Notably, this represents an average decrease in effect sizes from the original to the replication study of 28%. See Table 2 for a comprehensive list of descriptive</w:t>
      </w:r>
      <w:r w:rsidR="0054478E">
        <w:rPr>
          <w:lang w:val="en-US"/>
        </w:rPr>
        <w:t xml:space="preserve"> s</w:t>
      </w:r>
      <w:r w:rsidR="00FB23A4">
        <w:rPr>
          <w:lang w:val="en-US"/>
        </w:rPr>
        <w:t>tatistics</w:t>
      </w:r>
      <w:r w:rsidRPr="00494AB9">
        <w:rPr>
          <w:lang w:val="en-US"/>
        </w:rPr>
        <w:t xml:space="preserve"> on the effect size differences seen in this sample and Figure 1 for a raincloud plot of the Fisher </w:t>
      </w:r>
      <w:r w:rsidR="0054478E">
        <w:rPr>
          <w:lang w:val="en-US"/>
        </w:rPr>
        <w:t>z-</w:t>
      </w:r>
      <w:r w:rsidRPr="00494AB9">
        <w:rPr>
          <w:lang w:val="en-US"/>
        </w:rPr>
        <w:t>score change in effect sizes by replication project.</w:t>
      </w:r>
    </w:p>
    <w:p w14:paraId="34AFCB17" w14:textId="712D1FFB" w:rsidR="000810F8" w:rsidRPr="00F2034D" w:rsidRDefault="000810F8" w:rsidP="000810F8">
      <w:pPr>
        <w:pStyle w:val="BodyText"/>
        <w:rPr>
          <w:rFonts w:cstheme="minorHAnsi"/>
          <w:color w:val="767171" w:themeColor="background2" w:themeShade="80"/>
        </w:rPr>
      </w:pPr>
      <w:r w:rsidRPr="00F2034D">
        <w:rPr>
          <w:rFonts w:cstheme="minorHAnsi"/>
          <w:noProof/>
          <w:color w:val="767171" w:themeColor="background2" w:themeShade="80"/>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494AB9" w:rsidRDefault="000810F8" w:rsidP="001E01A7">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Pr="00F2034D" w:rsidRDefault="00926AAA">
      <w:pPr>
        <w:rPr>
          <w:rFonts w:cstheme="minorHAnsi"/>
          <w:color w:val="767171" w:themeColor="background2" w:themeShade="80"/>
          <w:sz w:val="24"/>
        </w:rPr>
      </w:pPr>
      <w:r w:rsidRPr="00F2034D">
        <w:rPr>
          <w:rFonts w:cstheme="minorHAnsi"/>
          <w:color w:val="767171" w:themeColor="background2" w:themeShade="80"/>
        </w:rPr>
        <w:br w:type="page"/>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77777777" w:rsidR="000810F8" w:rsidRPr="006817CB" w:rsidRDefault="000810F8" w:rsidP="000810F8">
            <w:pPr>
              <w:pStyle w:val="NoSpacing"/>
              <w:rPr>
                <w:rFonts w:cstheme="minorHAnsi"/>
              </w:rPr>
            </w:pPr>
            <w:r w:rsidRPr="006817CB">
              <w:rPr>
                <w:rFonts w:cstheme="minorHAnsi"/>
              </w:rPr>
              <w:t>306.00</w:t>
            </w:r>
          </w:p>
        </w:tc>
        <w:tc>
          <w:tcPr>
            <w:tcW w:w="1383" w:type="pct"/>
            <w:tcBorders>
              <w:top w:val="single" w:sz="4" w:space="0" w:color="auto"/>
            </w:tcBorders>
            <w:hideMark/>
          </w:tcPr>
          <w:p w14:paraId="764A3EB3" w14:textId="77777777" w:rsidR="000810F8" w:rsidRPr="006817CB" w:rsidRDefault="000810F8" w:rsidP="000810F8">
            <w:pPr>
              <w:pStyle w:val="NoSpacing"/>
              <w:rPr>
                <w:rFonts w:cstheme="minorHAnsi"/>
              </w:rPr>
            </w:pPr>
            <w:r w:rsidRPr="006817CB">
              <w:rPr>
                <w:rFonts w:cstheme="minorHAnsi"/>
              </w:rPr>
              <w:t>198.00</w:t>
            </w:r>
          </w:p>
        </w:tc>
        <w:tc>
          <w:tcPr>
            <w:tcW w:w="1394" w:type="pct"/>
            <w:tcBorders>
              <w:top w:val="single" w:sz="4" w:space="0" w:color="auto"/>
            </w:tcBorders>
            <w:hideMark/>
          </w:tcPr>
          <w:p w14:paraId="1954527D" w14:textId="77777777" w:rsidR="000810F8" w:rsidRPr="006817CB" w:rsidRDefault="000810F8" w:rsidP="000810F8">
            <w:pPr>
              <w:pStyle w:val="NoSpacing"/>
              <w:rPr>
                <w:rFonts w:cstheme="minorHAnsi"/>
              </w:rPr>
            </w:pPr>
            <w:r w:rsidRPr="006817CB">
              <w:rPr>
                <w:rFonts w:cstheme="minorHAnsi"/>
              </w:rPr>
              <w:t>237.00</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1625079D"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compared to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 following </w:t>
      </w:r>
      <w:r w:rsidR="000821FB">
        <w:rPr>
          <w:lang w:val="en-US"/>
        </w:rPr>
        <w:fldChar w:fldCharType="begin"/>
      </w:r>
      <w:r w:rsidR="000821FB">
        <w:rPr>
          <w:lang w:val="en-US"/>
        </w:rPr>
        <w:instrText xml:space="preserve"> ADDIN EN.CITE &lt;EndNote&gt;&lt;Cite&gt;&lt;Author&gt;Nakagawa&lt;/Author&gt;&lt;Year&gt;2012&lt;/Year&gt;&lt;RecNum&gt;1023&lt;/RecNum&gt;&lt;DisplayText&gt;(Nakagawa &amp;amp; Santos, 2012)&lt;/DisplayText&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separate"/>
      </w:r>
      <w:r w:rsidR="000821FB">
        <w:rPr>
          <w:noProof/>
          <w:lang w:val="en-US"/>
        </w:rPr>
        <w:t>(Nakagawa &amp; Santos, 2012)</w: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BA501F">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0810F8">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0810F8">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0810F8">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BA501F">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proofErr w:type="gramStart"/>
            <w:r w:rsidRPr="00DB63E1">
              <w:rPr>
                <w:rFonts w:cstheme="minorHAnsi"/>
              </w:rPr>
              <w:t>QE(</w:t>
            </w:r>
            <w:proofErr w:type="gramEnd"/>
            <w:r w:rsidRPr="00DB63E1">
              <w:rPr>
                <w:rFonts w:cstheme="minorHAnsi"/>
              </w:rPr>
              <w:t>305) = 3531.9, p &lt; .001</w:t>
            </w:r>
          </w:p>
        </w:tc>
      </w:tr>
    </w:tbl>
    <w:p w14:paraId="2E8289EA" w14:textId="77777777" w:rsidR="000810F8" w:rsidRPr="00DC71E9" w:rsidRDefault="000810F8" w:rsidP="000810F8">
      <w:pPr>
        <w:pStyle w:val="BodyText"/>
        <w:rPr>
          <w:rFonts w:cstheme="minorHAnsi"/>
          <w:lang w:val="en-US"/>
        </w:rPr>
      </w:pPr>
    </w:p>
    <w:p w14:paraId="60F1A2F5" w14:textId="180B44CE" w:rsidR="000810F8" w:rsidRPr="00C52A50" w:rsidRDefault="000810F8">
      <w:pPr>
        <w:pStyle w:val="Heading4"/>
        <w:rPr>
          <w:sz w:val="24"/>
          <w:szCs w:val="24"/>
        </w:rPr>
      </w:pPr>
      <w:bookmarkStart w:id="14" w:name="analysis-2---3-results-from-multilevel-r"/>
      <w:bookmarkEnd w:id="14"/>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78D2A7E9" w:rsidR="00DC71E9" w:rsidRPr="00DC71E9" w:rsidRDefault="00DC71E9" w:rsidP="00F2034D">
      <w:pPr>
        <w:pStyle w:val="BodyText"/>
        <w:rPr>
          <w:lang w:val="en-US"/>
        </w:rPr>
      </w:pPr>
      <w:r w:rsidRPr="00DC71E9">
        <w:rPr>
          <w:lang w:val="en-US"/>
        </w:rPr>
        <w:t xml:space="preserve">Reperforming the meta-analysis only including studies for which the replication was statistically significant and had an effect in same direction as the original produced an estimated </w:t>
      </w:r>
      <w:r w:rsidRPr="00C10770">
        <w:rPr>
          <w:i/>
          <w:iCs/>
          <w:lang w:val="en-US"/>
        </w:rPr>
        <w:t>r</w:t>
      </w:r>
      <w:r w:rsidRPr="00DC71E9">
        <w:rPr>
          <w:lang w:val="en-US"/>
        </w:rPr>
        <w:t xml:space="preserve"> = -0.051 (95% CI [-0.111, 0.010]) change in effect sizes from original to replication studies. Including only the studies </w:t>
      </w:r>
      <w:r w:rsidR="00C23567">
        <w:rPr>
          <w:lang w:val="en-US"/>
        </w:rPr>
        <w:t>that</w:t>
      </w:r>
      <w:r w:rsidR="00C23567" w:rsidRPr="00DC71E9">
        <w:rPr>
          <w:lang w:val="en-US"/>
        </w:rPr>
        <w:t xml:space="preserve"> </w:t>
      </w:r>
      <w:r w:rsidRPr="00DC71E9">
        <w:rPr>
          <w:lang w:val="en-US"/>
        </w:rPr>
        <w:t xml:space="preserve">were not statistically equivalent </w:t>
      </w:r>
      <w:r w:rsidR="00C10770">
        <w:rPr>
          <w:lang w:val="en-US"/>
        </w:rPr>
        <w:t>leads</w:t>
      </w:r>
      <w:r w:rsidRPr="00DC71E9">
        <w:rPr>
          <w:lang w:val="en-US"/>
        </w:rPr>
        <w:t xml:space="preserve"> to a predicted </w:t>
      </w:r>
      <w:r w:rsidRPr="00C10770">
        <w:rPr>
          <w:i/>
          <w:iCs/>
          <w:lang w:val="en-US"/>
        </w:rPr>
        <w:t>r</w:t>
      </w:r>
      <w:r w:rsidRPr="00DC71E9">
        <w:rPr>
          <w:lang w:val="en-US"/>
        </w:rPr>
        <w:t xml:space="preserve"> = -0.082 (95% CI [-0.154, -0.010]) decrease in effect sizes. The estimates of the proportion of variance attributable to the article or replication project level did not change considerably in either of these subsets. See </w:t>
      </w:r>
      <w:r w:rsidR="008264EE">
        <w:rPr>
          <w:lang w:val="en-US"/>
        </w:rPr>
        <w:t xml:space="preserve">table 4 </w:t>
      </w:r>
      <w:r w:rsidRPr="00DC71E9">
        <w:rPr>
          <w:lang w:val="en-US"/>
        </w:rPr>
        <w:t>for the model estimates from each model.</w:t>
      </w:r>
    </w:p>
    <w:p w14:paraId="5C5B6AD7" w14:textId="77777777" w:rsidR="00DC71E9" w:rsidRPr="00DC71E9" w:rsidRDefault="00DC71E9" w:rsidP="00F2034D">
      <w:pPr>
        <w:pStyle w:val="BodyText"/>
        <w:rPr>
          <w:lang w:val="en-US"/>
        </w:rPr>
      </w:pPr>
      <w:r w:rsidRPr="00DC71E9">
        <w:rPr>
          <w:lang w:val="en-US"/>
        </w:rPr>
        <w:t xml:space="preserve">These values represent changes equivalent to a decrease of 12% to 20% of the average original effect size (a correlation coefficient of r = 0.387). However, there was considerable imprecision in these estimates, with 95% confidence intervals for both of these </w:t>
      </w:r>
      <w:r w:rsidRPr="00DC71E9">
        <w:rPr>
          <w:lang w:val="en-US"/>
        </w:rPr>
        <w:lastRenderedPageBreak/>
        <w:t>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5" w:name="table-all-model-output"/>
      <w:bookmarkEnd w:id="15"/>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298C634F" w:rsidR="00DC71E9" w:rsidRPr="00CF7820" w:rsidRDefault="00CF7820" w:rsidP="00CF7820">
      <w:pPr>
        <w:pStyle w:val="BodyText"/>
        <w:ind w:firstLine="0"/>
        <w:rPr>
          <w:iCs/>
          <w:sz w:val="22"/>
          <w:szCs w:val="20"/>
        </w:rPr>
      </w:pPr>
      <w:bookmarkStart w:id="16" w:name="leave-one-out-cross-validation-of-meta-a"/>
      <w:bookmarkEnd w:id="16"/>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7" w:name="analysis-4-bayesian-mixture-model-result"/>
      <w:bookmarkEnd w:id="17"/>
      <w:r w:rsidRPr="00567A13">
        <w:rPr>
          <w:sz w:val="24"/>
          <w:szCs w:val="24"/>
        </w:rPr>
        <w:t>Analysis 4: Bayesian mixture model results</w:t>
      </w:r>
      <w:r w:rsidR="00E6538F" w:rsidRPr="00567A13">
        <w:rPr>
          <w:sz w:val="24"/>
          <w:szCs w:val="24"/>
        </w:rPr>
        <w:t>.</w:t>
      </w:r>
    </w:p>
    <w:p w14:paraId="467A285C" w14:textId="09CB36C0"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w:t>
      </w:r>
      <w:proofErr w:type="gramStart"/>
      <w:r w:rsidRPr="00AD3CC6">
        <w:rPr>
          <w:lang w:val="en-US"/>
        </w:rPr>
        <w:t>11,000 draw</w:t>
      </w:r>
      <w:proofErr w:type="gramEnd"/>
      <w:r w:rsidRPr="00AD3CC6">
        <w:rPr>
          <w:lang w:val="en-US"/>
        </w:rPr>
        <w:t xml:space="preserve"> burn-in period). Trace and density plots for the discussed parameters were assessed and the model appeared to have converged.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w:t>
      </w:r>
      <w:r w:rsidRPr="00AD3CC6">
        <w:rPr>
          <w:lang w:val="en-US"/>
        </w:rPr>
        <w:lastRenderedPageBreak/>
        <w:t xml:space="preserve">probability density interval of [79%, 98%]. The overall attenuation factor (i.e., the estimated amount that effect sizes decreases between the original and replication studies) </w:t>
      </w:r>
      <w:r w:rsidR="008E23F6">
        <w:rPr>
          <w:lang w:val="en-US"/>
        </w:rPr>
        <w:t>wa</w:t>
      </w:r>
      <w:r w:rsidRPr="00AD3CC6">
        <w:rPr>
          <w:lang w:val="en-US"/>
        </w:rPr>
        <w:t>s 19% with a 95% highest probability density interval of [11%, 28%]. Figure 2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77777777" w:rsidR="0007169D" w:rsidRPr="00F2034D" w:rsidRDefault="0007169D">
      <w:pPr>
        <w:rPr>
          <w:rFonts w:cstheme="minorHAnsi"/>
          <w:color w:val="767171" w:themeColor="background2" w:themeShade="80"/>
          <w:sz w:val="24"/>
        </w:rPr>
      </w:pPr>
      <w:r w:rsidRPr="00F2034D">
        <w:rPr>
          <w:rFonts w:cstheme="minorHAnsi"/>
          <w:color w:val="767171" w:themeColor="background2" w:themeShade="80"/>
        </w:rPr>
        <w:br w:type="page"/>
      </w:r>
    </w:p>
    <w:p w14:paraId="557D5E85" w14:textId="3B29CE29" w:rsidR="000810F8" w:rsidRPr="00F2034D" w:rsidRDefault="00F04717" w:rsidP="0007169D">
      <w:pPr>
        <w:pStyle w:val="BodyText"/>
        <w:ind w:firstLine="0"/>
        <w:rPr>
          <w:rFonts w:cstheme="minorHAnsi"/>
          <w:color w:val="767171" w:themeColor="background2" w:themeShade="80"/>
        </w:rPr>
      </w:pPr>
      <w:r>
        <w:rPr>
          <w:noProof/>
        </w:rPr>
        <w:lastRenderedPageBreak/>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2F86FAE" w:rsidR="000810F8" w:rsidRPr="00B55BA4" w:rsidRDefault="000810F8" w:rsidP="00664366">
      <w:pPr>
        <w:pStyle w:val="BodyText"/>
        <w:ind w:firstLine="0"/>
        <w:rPr>
          <w:rFonts w:cstheme="minorHAnsi"/>
        </w:rPr>
      </w:pPr>
      <w:bookmarkStart w:id="18" w:name="figure-mixture-model."/>
      <w:bookmarkEnd w:id="18"/>
      <w:r w:rsidRPr="00B55BA4">
        <w:rPr>
          <w:rFonts w:cstheme="minorHAnsi"/>
          <w:i/>
        </w:rPr>
        <w:t xml:space="preserve">Figure </w:t>
      </w:r>
      <w:r w:rsidR="00664366" w:rsidRPr="00B55BA4">
        <w:rPr>
          <w:rFonts w:cstheme="minorHAnsi"/>
          <w:i/>
        </w:rPr>
        <w:t>2</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9" w:name="discussion"/>
      <w:bookmarkEnd w:id="19"/>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w:t>
      </w:r>
      <w:r w:rsidRPr="00567A13">
        <w:t>studies and</w:t>
      </w:r>
      <w:r w:rsidRPr="00567A13">
        <w:t xml:space="preserve">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w:t>
      </w:r>
      <w:r w:rsidRPr="00457925">
        <w:t>i</w:t>
      </w:r>
      <w:r w:rsidRPr="00457925">
        <w:t xml:space="preserve">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w:t>
      </w:r>
      <w:r w:rsidRPr="00457925">
        <w:lastRenderedPageBreak/>
        <w:t xml:space="preserve">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4A10DB27" w:rsidR="000810F8" w:rsidRPr="000B5C72" w:rsidRDefault="000810F8" w:rsidP="00843F31">
      <w:pPr>
        <w:pStyle w:val="BodyText"/>
        <w:ind w:firstLine="0"/>
        <w:rPr>
          <w:rFonts w:cstheme="minorHAnsi"/>
          <w:szCs w:val="24"/>
        </w:rPr>
      </w:pPr>
      <w:r w:rsidRPr="000B5C72">
        <w:rPr>
          <w:rFonts w:cstheme="minorHAnsi"/>
          <w:i/>
          <w:szCs w:val="24"/>
        </w:rPr>
        <w:t xml:space="preserve">Figure </w:t>
      </w:r>
      <w:r w:rsidR="00843F31" w:rsidRPr="000B5C72">
        <w:rPr>
          <w:rFonts w:cstheme="minorHAnsi"/>
          <w:i/>
          <w:szCs w:val="24"/>
        </w:rPr>
        <w:t>3</w:t>
      </w:r>
      <w:r w:rsidRPr="000B5C72">
        <w:rPr>
          <w:rFonts w:cstheme="minorHAnsi"/>
          <w:i/>
          <w:szCs w:val="24"/>
        </w:rPr>
        <w:t>.</w:t>
      </w:r>
      <w:r w:rsidRPr="000B5C72">
        <w:rPr>
          <w:rFonts w:cstheme="minorHAnsi"/>
          <w:szCs w:val="24"/>
        </w:rPr>
        <w:t xml:space="preserve"> A caterpillar plot of the effect size difference between original and replication study effect sizes ordered by magnitude, error bars are 95% confidence intervals around effect size differences.</w:t>
      </w:r>
    </w:p>
    <w:p w14:paraId="1A47819F" w14:textId="77777777" w:rsidR="0000419C" w:rsidRPr="0000419C" w:rsidRDefault="0000419C" w:rsidP="00F2034D">
      <w:pPr>
        <w:pStyle w:val="Heading3"/>
      </w:pPr>
      <w:bookmarkStart w:id="20" w:name="limitations-and-future-directions"/>
      <w:bookmarkEnd w:id="20"/>
      <w:r w:rsidRPr="0000419C">
        <w:t>Limitations and future directions</w:t>
      </w:r>
    </w:p>
    <w:p w14:paraId="44447D57" w14:textId="0ED57202" w:rsidR="0000419C" w:rsidRPr="00F2034D" w:rsidRDefault="0000419C" w:rsidP="0000419C">
      <w:pPr>
        <w:pStyle w:val="BodyText"/>
        <w:rPr>
          <w:rFonts w:cstheme="minorHAnsi"/>
        </w:rPr>
      </w:pPr>
      <w:r w:rsidRPr="00F2034D">
        <w:rPr>
          <w:rFonts w:cstheme="minorHAnsi"/>
        </w:rPr>
        <w:t xml:space="preserve">In interpreting these results it is important to note several limitations. Firstly, the current study does not attempt to distinguish between effect size </w:t>
      </w:r>
      <w:r w:rsidRPr="00CC5B29">
        <w:rPr>
          <w:rFonts w:cstheme="minorHAnsi"/>
          <w:i/>
          <w:iCs/>
        </w:rPr>
        <w:t>heterogeneity</w:t>
      </w:r>
      <w:r w:rsidRPr="00F2034D">
        <w:rPr>
          <w:rFonts w:cstheme="minorHAnsi"/>
        </w:rPr>
        <w:t xml:space="preserve"> (i.e., effect </w:t>
      </w:r>
      <w:r w:rsidRPr="00F2034D">
        <w:rPr>
          <w:rFonts w:cstheme="minorHAnsi"/>
        </w:rPr>
        <w:lastRenderedPageBreak/>
        <w:t xml:space="preserve">sizes that are different due to subtle unobserved moderators </w:t>
      </w:r>
      <w:r w:rsidR="000821FB">
        <w:rPr>
          <w:rFonts w:cstheme="minorHAnsi"/>
        </w:rPr>
        <w:fldChar w:fldCharType="begin"/>
      </w:r>
      <w:r w:rsidR="000821FB">
        <w:rPr>
          <w:rFonts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821FB">
        <w:rPr>
          <w:rFonts w:cstheme="minorHAnsi"/>
        </w:rPr>
        <w:fldChar w:fldCharType="separate"/>
      </w:r>
      <w:r w:rsidR="000821FB">
        <w:rPr>
          <w:rFonts w:cstheme="minorHAnsi"/>
          <w:noProof/>
        </w:rPr>
        <w:t>(Kenny &amp; Judd, 2019)</w:t>
      </w:r>
      <w:r w:rsidR="000821FB">
        <w:rPr>
          <w:rFonts w:cstheme="minorHAnsi"/>
        </w:rPr>
        <w:fldChar w:fldCharType="end"/>
      </w:r>
      <w:r w:rsidRPr="00F2034D">
        <w:rPr>
          <w:rFonts w:cstheme="minorHAnsi"/>
        </w:rPr>
        <w:t xml:space="preserve"> and effect size </w:t>
      </w:r>
      <w:r w:rsidRPr="00CC5B29">
        <w:rPr>
          <w:rFonts w:cstheme="minorHAnsi"/>
          <w:i/>
          <w:iCs/>
        </w:rPr>
        <w:t>exaggeration</w:t>
      </w:r>
      <w:r w:rsidRPr="00F2034D">
        <w:rPr>
          <w:rFonts w:cstheme="minorHAnsi"/>
        </w:rPr>
        <w:t xml:space="preserve">.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that the effect size differences seen in these large-scale replication projects are larger than would be seen </w:t>
      </w:r>
      <w:r w:rsidR="00370694">
        <w:rPr>
          <w:rFonts w:cstheme="minorHAnsi"/>
        </w:rPr>
        <w:t>by</w:t>
      </w:r>
      <w:r w:rsidR="00370694" w:rsidRPr="00F2034D">
        <w:rPr>
          <w:rFonts w:cstheme="minorHAnsi"/>
        </w:rPr>
        <w:t xml:space="preserve"> </w:t>
      </w:r>
      <w:r w:rsidRPr="00F2034D">
        <w:rPr>
          <w:rFonts w:cstheme="minorHAnsi"/>
        </w:rPr>
        <w:t>individuals attempting to replicate particular effects (e.g., if researchers in these large-scale replications have less access to the tacit knowledge that would normally facilitate replicators’ efforts).</w:t>
      </w:r>
    </w:p>
    <w:p w14:paraId="12893E83" w14:textId="68161AF1" w:rsidR="0000419C" w:rsidRPr="00F2034D" w:rsidRDefault="0000419C" w:rsidP="0000419C">
      <w:pPr>
        <w:pStyle w:val="BodyText"/>
        <w:rPr>
          <w:rFonts w:cstheme="minorHAnsi"/>
        </w:rPr>
      </w:pPr>
      <w:r w:rsidRPr="00F2034D">
        <w:rPr>
          <w:rFonts w:cstheme="minorHAnsi"/>
        </w:rPr>
        <w:t>The Bayesian mixture model assumes independence between effects</w:t>
      </w:r>
      <w:r w:rsidR="00706979">
        <w:rPr>
          <w:rFonts w:cstheme="minorHAnsi"/>
        </w:rPr>
        <w:t xml:space="preserve">, </w:t>
      </w:r>
      <w:r w:rsidRPr="00F2034D">
        <w:rPr>
          <w:rFonts w:cstheme="minorHAnsi"/>
        </w:rPr>
        <w:t xml:space="preserve">a uniform attenuation factor across all areas of psychological </w:t>
      </w:r>
      <w:proofErr w:type="gramStart"/>
      <w:r w:rsidRPr="00F2034D">
        <w:rPr>
          <w:rFonts w:cstheme="minorHAnsi"/>
        </w:rPr>
        <w:t>research</w:t>
      </w:r>
      <w:r w:rsidR="00706979">
        <w:rPr>
          <w:rFonts w:cstheme="minorHAnsi"/>
        </w:rPr>
        <w:t>, and</w:t>
      </w:r>
      <w:proofErr w:type="gramEnd"/>
      <w:r w:rsidR="00706979">
        <w:rPr>
          <w:rFonts w:cstheme="minorHAnsi"/>
        </w:rPr>
        <w:t xml:space="preserve"> </w:t>
      </w:r>
      <w:r w:rsidRPr="00F2034D">
        <w:rPr>
          <w:rFonts w:cstheme="minorHAnsi"/>
        </w:rPr>
        <w:t xml:space="preserve">allows for </w:t>
      </w:r>
      <w:r w:rsidR="00706979">
        <w:rPr>
          <w:rFonts w:cstheme="minorHAnsi"/>
        </w:rPr>
        <w:t>effects</w:t>
      </w:r>
      <w:r w:rsidR="007153F3">
        <w:rPr>
          <w:rFonts w:cstheme="minorHAnsi"/>
        </w:rPr>
        <w:t xml:space="preserve"> </w:t>
      </w:r>
      <w:r w:rsidRPr="00F2034D">
        <w:rPr>
          <w:rFonts w:cstheme="minorHAnsi"/>
        </w:rPr>
        <w:t>sampled from the alternative distribution</w:t>
      </w:r>
      <w:r w:rsidR="007153F3">
        <w:rPr>
          <w:rFonts w:cstheme="minorHAnsi"/>
        </w:rPr>
        <w:t xml:space="preserve"> </w:t>
      </w:r>
      <w:r w:rsidR="007153F3" w:rsidRPr="00F2034D">
        <w:rPr>
          <w:rFonts w:cstheme="minorHAnsi"/>
        </w:rPr>
        <w:t>to be negligibly small or even negative</w:t>
      </w:r>
      <w:r w:rsidRPr="00F2034D">
        <w:rPr>
          <w:rFonts w:cstheme="minorHAnsi"/>
        </w:rPr>
        <w:t>.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198CF5F3" w14:textId="01862556" w:rsidR="00B91CAE" w:rsidRDefault="0000419C" w:rsidP="00777BA8">
      <w:pPr>
        <w:pStyle w:val="BodyText"/>
        <w:rPr>
          <w:rFonts w:cstheme="minorHAnsi"/>
        </w:rPr>
      </w:pPr>
      <w:r w:rsidRPr="00F2034D">
        <w:rPr>
          <w:rFonts w:cstheme="minorHAnsi"/>
        </w:rPr>
        <w:t xml:space="preserve">Most importantly, none of the replication projects included in this </w:t>
      </w:r>
      <w:r w:rsidR="00370694">
        <w:rPr>
          <w:rFonts w:cstheme="minorHAnsi"/>
        </w:rPr>
        <w:t>research</w:t>
      </w:r>
      <w:r w:rsidR="00370694" w:rsidRPr="00F2034D">
        <w:rPr>
          <w:rFonts w:cstheme="minorHAnsi"/>
        </w:rPr>
        <w:t xml:space="preserve"> </w:t>
      </w:r>
      <w:r w:rsidR="00706979">
        <w:rPr>
          <w:rFonts w:cstheme="minorHAnsi"/>
        </w:rPr>
        <w:t xml:space="preserve">exclusively </w:t>
      </w:r>
      <w:r w:rsidRPr="00F2034D">
        <w:rPr>
          <w:rFonts w:cstheme="minorHAnsi"/>
        </w:rPr>
        <w:t>replicated true random</w:t>
      </w:r>
      <w:r w:rsidR="00457AB6">
        <w:rPr>
          <w:rFonts w:cstheme="minorHAnsi"/>
        </w:rPr>
        <w:t>ly</w:t>
      </w:r>
      <w:r w:rsidRPr="00F2034D">
        <w:rPr>
          <w:rFonts w:cstheme="minorHAnsi"/>
        </w:rPr>
        <w:t xml:space="preserve"> select</w:t>
      </w:r>
      <w:r w:rsidR="00457AB6">
        <w:rPr>
          <w:rFonts w:cstheme="minorHAnsi"/>
        </w:rPr>
        <w:t>ed studies</w:t>
      </w:r>
      <w:r w:rsidRPr="00F2034D">
        <w:rPr>
          <w:rFonts w:cstheme="minorHAnsi"/>
        </w:rPr>
        <w:t xml:space="preserve"> from the literature</w:t>
      </w:r>
      <w:r w:rsidR="00457AB6">
        <w:rPr>
          <w:rFonts w:cstheme="minorHAnsi"/>
        </w:rPr>
        <w:t>.</w:t>
      </w:r>
      <w:r w:rsidR="00706979">
        <w:rPr>
          <w:rFonts w:cstheme="minorHAnsi"/>
        </w:rPr>
        <w:t xml:space="preserve"> </w:t>
      </w:r>
      <w:r w:rsidR="00457AB6">
        <w:rPr>
          <w:rFonts w:cstheme="minorHAnsi"/>
        </w:rPr>
        <w:t>T</w:t>
      </w:r>
      <w:r w:rsidRPr="00F2034D">
        <w:rPr>
          <w:rFonts w:cstheme="minorHAnsi"/>
        </w:rPr>
        <w:t>he sampling strategies of the replication projects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w:t>
      </w:r>
      <w:r w:rsidR="00457AB6">
        <w:rPr>
          <w:rFonts w:cstheme="minorHAnsi"/>
        </w:rPr>
        <w:t xml:space="preserve"> more broadly</w:t>
      </w:r>
      <w:r w:rsidRPr="00F2034D">
        <w:rPr>
          <w:rFonts w:cstheme="minorHAnsi"/>
        </w:rPr>
        <w:t xml:space="preserve">. As stated in the introduction, this analysis therefore should be seen as producing an estimate of the effect size differences we would expect to see in future large-scale replication projects, under the assumption </w:t>
      </w:r>
      <w:r w:rsidR="00457AB6">
        <w:rPr>
          <w:rFonts w:cstheme="minorHAnsi"/>
        </w:rPr>
        <w:t xml:space="preserve">that </w:t>
      </w:r>
      <w:r w:rsidRPr="00F2034D">
        <w:rPr>
          <w:rFonts w:cstheme="minorHAnsi"/>
        </w:rPr>
        <w:t xml:space="preserve">the effects of the different sampling decisions used by these studies lead to normally distributed effects around some global mean level of effect size attenuation. </w:t>
      </w:r>
      <w:r w:rsidR="00777BA8" w:rsidRPr="00F2034D">
        <w:rPr>
          <w:rFonts w:cstheme="minorHAnsi"/>
        </w:rPr>
        <w:t xml:space="preserve">While </w:t>
      </w:r>
      <w:r w:rsidR="00777BA8">
        <w:rPr>
          <w:rFonts w:cstheme="minorHAnsi"/>
        </w:rPr>
        <w:t>the findings presented here</w:t>
      </w:r>
      <w:r w:rsidR="00777BA8" w:rsidRPr="00F2034D">
        <w:rPr>
          <w:rFonts w:cstheme="minorHAnsi"/>
        </w:rPr>
        <w:t xml:space="preserve"> should be considered preliminary, this analys</w:t>
      </w:r>
      <w:r w:rsidR="00777BA8">
        <w:rPr>
          <w:rFonts w:cstheme="minorHAnsi"/>
        </w:rPr>
        <w:t>e</w:t>
      </w:r>
      <w:r w:rsidR="00777BA8" w:rsidRPr="00F2034D">
        <w:rPr>
          <w:rFonts w:cstheme="minorHAnsi"/>
        </w:rPr>
        <w:t xml:space="preserve">s nonetheless provide an initial estimate of the mean effect size attenuation that </w:t>
      </w:r>
      <w:r w:rsidR="00777BA8">
        <w:rPr>
          <w:rFonts w:cstheme="minorHAnsi"/>
        </w:rPr>
        <w:t>c</w:t>
      </w:r>
      <w:r w:rsidR="00777BA8" w:rsidRPr="00F2034D">
        <w:rPr>
          <w:rFonts w:cstheme="minorHAnsi"/>
        </w:rPr>
        <w:t xml:space="preserve">ould be </w:t>
      </w:r>
      <w:r w:rsidR="00777BA8">
        <w:rPr>
          <w:rFonts w:cstheme="minorHAnsi"/>
        </w:rPr>
        <w:t xml:space="preserve">reasonably </w:t>
      </w:r>
      <w:r w:rsidR="00777BA8" w:rsidRPr="00F2034D">
        <w:rPr>
          <w:rFonts w:cstheme="minorHAnsi"/>
        </w:rPr>
        <w:t>expected in replication studies</w:t>
      </w:r>
      <w:r w:rsidR="00777BA8">
        <w:rPr>
          <w:rFonts w:cstheme="minorHAnsi"/>
        </w:rPr>
        <w:t xml:space="preserve"> and</w:t>
      </w:r>
      <w:r w:rsidR="00777BA8" w:rsidRPr="00F2034D">
        <w:rPr>
          <w:rFonts w:cstheme="minorHAnsi"/>
        </w:rPr>
        <w:t xml:space="preserve"> suggest that</w:t>
      </w:r>
      <w:r w:rsidR="00777BA8">
        <w:rPr>
          <w:rFonts w:cstheme="minorHAnsi"/>
        </w:rPr>
        <w:t>,</w:t>
      </w:r>
      <w:r w:rsidR="00777BA8" w:rsidRPr="00F2034D">
        <w:rPr>
          <w:rFonts w:cstheme="minorHAnsi"/>
        </w:rPr>
        <w:t xml:space="preserve"> even after accounting for the presence of </w:t>
      </w:r>
      <w:r w:rsidR="00777BA8" w:rsidRPr="00F2034D">
        <w:rPr>
          <w:rFonts w:cstheme="minorHAnsi"/>
        </w:rPr>
        <w:lastRenderedPageBreak/>
        <w:t>null effects</w:t>
      </w:r>
      <w:r w:rsidR="00777BA8">
        <w:rPr>
          <w:rFonts w:cstheme="minorHAnsi"/>
        </w:rPr>
        <w:t>,</w:t>
      </w:r>
      <w:r w:rsidR="00777BA8" w:rsidRPr="00F2034D">
        <w:rPr>
          <w:rFonts w:cstheme="minorHAnsi"/>
        </w:rPr>
        <w:t xml:space="preserve"> the amount of effect size attenuation between the published literature and replication studies is still noteworthy.</w:t>
      </w:r>
      <w:bookmarkStart w:id="21" w:name="_GoBack"/>
      <w:bookmarkEnd w:id="21"/>
    </w:p>
    <w:p w14:paraId="64F6CCB7" w14:textId="77777777" w:rsidR="0000419C" w:rsidRPr="0000419C" w:rsidRDefault="0000419C" w:rsidP="00F2034D">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3BD01755"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AC32B8">
        <w:rPr>
          <w:rFonts w:cstheme="minorHAnsi"/>
        </w:rPr>
        <w:t>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D0001F7" w:rsidR="00090A5F" w:rsidRPr="005D17E4" w:rsidRDefault="005D17E4" w:rsidP="005D17E4">
      <w:pPr>
        <w:pStyle w:val="BodyText"/>
        <w:rPr>
          <w:rFonts w:eastAsiaTheme="majorEastAsia" w:cstheme="minorHAnsi"/>
          <w:szCs w:val="24"/>
        </w:rPr>
      </w:pPr>
      <w:r w:rsidRPr="00F2034D">
        <w:rPr>
          <w:rFonts w:cstheme="minorHAnsi"/>
        </w:rPr>
        <w:t>There are several recent efforts to reduce the impact of publication and reporting biases that readers should be aware of, many of which individual researchers can voluntarily and easily take part in.</w:t>
      </w:r>
      <w:r>
        <w:rPr>
          <w:rFonts w:cstheme="minorHAnsi"/>
        </w:rPr>
        <w:t xml:space="preserve"> </w:t>
      </w:r>
      <w:r w:rsidR="0000419C" w:rsidRPr="00F2034D">
        <w:rPr>
          <w:rFonts w:eastAsiaTheme="majorEastAsia" w:cstheme="minorHAnsi"/>
          <w:szCs w:val="24"/>
        </w:rPr>
        <w:t xml:space="preserve">Careful preregistration of analysis plans </w:t>
      </w:r>
      <w:r w:rsidR="00777DE8">
        <w:rPr>
          <w:rFonts w:eastAsiaTheme="majorEastAsia" w:cstheme="minorHAnsi"/>
          <w:szCs w:val="24"/>
        </w:rPr>
        <w:t>allows researchers to</w:t>
      </w:r>
      <w:r w:rsidR="0000419C" w:rsidRPr="00F2034D">
        <w:rPr>
          <w:rFonts w:eastAsiaTheme="majorEastAsia" w:cstheme="minorHAnsi"/>
          <w:szCs w:val="24"/>
        </w:rPr>
        <w:t xml:space="preserve"> avoid biases in </w:t>
      </w:r>
      <w:r w:rsidR="00777DE8">
        <w:rPr>
          <w:rFonts w:eastAsiaTheme="majorEastAsia" w:cstheme="minorHAnsi"/>
          <w:szCs w:val="24"/>
        </w:rPr>
        <w:t>the</w:t>
      </w:r>
      <w:r w:rsidR="0000419C" w:rsidRPr="00F2034D">
        <w:rPr>
          <w:rFonts w:eastAsiaTheme="majorEastAsia" w:cstheme="minorHAnsi"/>
          <w:szCs w:val="24"/>
        </w:rPr>
        <w:t xml:space="preserve"> </w:t>
      </w:r>
      <w:r w:rsidR="00777DE8">
        <w:rPr>
          <w:rFonts w:eastAsiaTheme="majorEastAsia" w:cstheme="minorHAnsi"/>
          <w:szCs w:val="24"/>
        </w:rPr>
        <w:t xml:space="preserve">analysis of their data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Data-sharing platforms such as figshare (figshare.com) and the Open Science Framework (osf.io) make it possible for researchers to easily share the results of research whether or not a study is published in a traditional journal. Similarly, pre-prints (e.g., </w:t>
      </w:r>
      <w:r w:rsidR="0000419C" w:rsidRPr="00F2034D">
        <w:rPr>
          <w:rFonts w:eastAsiaTheme="majorEastAsia" w:cstheme="minorHAnsi"/>
          <w:szCs w:val="24"/>
        </w:rPr>
        <w:lastRenderedPageBreak/>
        <w:t xml:space="preserve">https://psyarxiv.com)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However, until large bodies of research free of publication bias become available, researchers should be aware that effect sizes in published studies are likely to be considerably overstated.</w:t>
      </w:r>
      <w:bookmarkStart w:id="22" w:name="conclusion"/>
      <w:bookmarkEnd w:id="22"/>
    </w:p>
    <w:p w14:paraId="3CB1B669" w14:textId="77777777" w:rsidR="00090A5F" w:rsidRPr="008F2257" w:rsidRDefault="00090A5F">
      <w:pPr>
        <w:rPr>
          <w:rFonts w:eastAsiaTheme="majorEastAsia" w:cstheme="minorHAnsi"/>
        </w:rPr>
      </w:pPr>
      <w:r w:rsidRPr="008F2257">
        <w:rPr>
          <w:rFonts w:cstheme="minorHAnsi"/>
        </w:rPr>
        <w:br w:type="page"/>
      </w:r>
    </w:p>
    <w:p w14:paraId="664A6D7D" w14:textId="29F525A3"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515DC832" w14:textId="77777777" w:rsidR="00DF1FE1" w:rsidRPr="00DF1FE1" w:rsidRDefault="003F70B4" w:rsidP="00DF1FE1">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DF1FE1" w:rsidRPr="00DF1FE1">
        <w:t xml:space="preserve">Agnoli, F., Wicherts, J. M., Veldkamp, C. L. S., Albiero, P., &amp; Cubelli, R. (2017). Questionable research practices among italian research psychologists. </w:t>
      </w:r>
      <w:r w:rsidR="00DF1FE1" w:rsidRPr="00DF1FE1">
        <w:rPr>
          <w:i/>
        </w:rPr>
        <w:t>PLOS ONE, 12</w:t>
      </w:r>
      <w:r w:rsidR="00DF1FE1" w:rsidRPr="00DF1FE1">
        <w:t>(3), e0172792. doi:10.1371/journal.pone.0172792</w:t>
      </w:r>
    </w:p>
    <w:p w14:paraId="0E2EC27E" w14:textId="77777777" w:rsidR="00DF1FE1" w:rsidRPr="00DF1FE1" w:rsidRDefault="00DF1FE1" w:rsidP="00DF1FE1">
      <w:pPr>
        <w:pStyle w:val="EndNoteBibliography"/>
        <w:spacing w:after="0"/>
        <w:ind w:left="720" w:hanging="720"/>
      </w:pPr>
      <w:r w:rsidRPr="00DF1FE1">
        <w:t xml:space="preserve">Bakker, M., van Dijk, A., &amp; Wicherts, J. M. (2012). The Rules of the Game Called Psychological Science. </w:t>
      </w:r>
      <w:r w:rsidRPr="00DF1FE1">
        <w:rPr>
          <w:i/>
        </w:rPr>
        <w:t>Perspectives on Psychological Science, 7</w:t>
      </w:r>
      <w:r w:rsidRPr="00DF1FE1">
        <w:t>(6), 543-554. doi:10.1177/1745691612459060</w:t>
      </w:r>
    </w:p>
    <w:p w14:paraId="4B4F003B" w14:textId="77777777" w:rsidR="00DF1FE1" w:rsidRPr="00DF1FE1" w:rsidRDefault="00DF1FE1" w:rsidP="00DF1FE1">
      <w:pPr>
        <w:pStyle w:val="EndNoteBibliography"/>
        <w:spacing w:after="0"/>
        <w:ind w:left="720" w:hanging="720"/>
      </w:pPr>
      <w:r w:rsidRPr="00DF1FE1">
        <w:t xml:space="preserve">Button, K. S., Ioannidis, J. P. A., Mokrysz, C., Nosek, B. A., Flint, J., Robinson, E. S. J., &amp; Munafo, M. R. (2013). Power failure: why small sample size undermines the reliability of neuroscience. </w:t>
      </w:r>
      <w:r w:rsidRPr="00DF1FE1">
        <w:rPr>
          <w:i/>
        </w:rPr>
        <w:t>Nature Reviews Neuroscience, 14</w:t>
      </w:r>
      <w:r w:rsidRPr="00DF1FE1">
        <w:t>(5), 365-376. doi:10.1038/nrn3475</w:t>
      </w:r>
    </w:p>
    <w:p w14:paraId="32BA1841" w14:textId="77777777" w:rsidR="00DF1FE1" w:rsidRPr="00DF1FE1" w:rsidRDefault="00DF1FE1" w:rsidP="00DF1FE1">
      <w:pPr>
        <w:pStyle w:val="EndNoteBibliography"/>
        <w:spacing w:after="0"/>
        <w:ind w:left="720" w:hanging="720"/>
      </w:pPr>
      <w:r w:rsidRPr="00DF1FE1">
        <w:t xml:space="preserve">Camerer, C. F., Dreber, A., Holzmeister, F., Ho, T.-H., Huber, J., Johannesson, M., . . . Wu, H. (2018). Evaluating the replicability of social science experiments in Nature and Science between 2010 and 2015. </w:t>
      </w:r>
      <w:r w:rsidRPr="00DF1FE1">
        <w:rPr>
          <w:i/>
        </w:rPr>
        <w:t>Nature Human Behaviour, 2</w:t>
      </w:r>
      <w:r w:rsidRPr="00DF1FE1">
        <w:t>(9), 637-644. doi:10.1038/s41562-018-0399-z</w:t>
      </w:r>
    </w:p>
    <w:p w14:paraId="4C98A100" w14:textId="1F763C1B" w:rsidR="00DF1FE1" w:rsidRPr="00DF1FE1" w:rsidRDefault="00DF1FE1" w:rsidP="00DF1FE1">
      <w:pPr>
        <w:pStyle w:val="EndNoteBibliography"/>
        <w:ind w:left="720" w:hanging="720"/>
      </w:pPr>
      <w:r w:rsidRPr="00DF1FE1">
        <w:t xml:space="preserve">Cohen, J. (1962). The statistical power of abnormal-social psychological research: A review. </w:t>
      </w:r>
      <w:r w:rsidRPr="00DF1FE1">
        <w:rPr>
          <w:i/>
        </w:rPr>
        <w:t>The Journal of Abnormal and Social Psychology, 65</w:t>
      </w:r>
      <w:r w:rsidRPr="00DF1FE1">
        <w:t xml:space="preserve">(3), 145-153.  Retrieved from </w:t>
      </w:r>
      <w:hyperlink r:id="rId21" w:history="1">
        <w:r w:rsidRPr="00DF1FE1">
          <w:rPr>
            <w:rStyle w:val="Hyperlink"/>
          </w:rPr>
          <w:t>https://ezp.lib.unimelb.edu.au/login?url=http://ovidsp.ovid.com/ovidweb.cgi?T=JS&amp;CSC=Y&amp;NEWS=N&amp;PAGE=fulltext&amp;D=psyc1&amp;AN=1964-09448-001</w:t>
        </w:r>
      </w:hyperlink>
    </w:p>
    <w:p w14:paraId="11D0D4D3" w14:textId="55691BA3" w:rsidR="00DF1FE1" w:rsidRPr="00DF1FE1" w:rsidRDefault="00DF1FE1" w:rsidP="00DF1FE1">
      <w:pPr>
        <w:pStyle w:val="EndNoteBibliography"/>
        <w:spacing w:after="0"/>
        <w:ind w:left="720" w:hanging="720"/>
      </w:pPr>
      <w:hyperlink r:id="rId22" w:history="1">
        <w:r w:rsidRPr="00DF1FE1">
          <w:rPr>
            <w:rStyle w:val="Hyperlink"/>
          </w:rPr>
          <w:t>http://sfx.unimelb.hosted.exlibrisgroup.com/sfxlcl41/?sid=OVID:psycdb&amp;id=pmid:&amp;id=doi:10.1037%2Fh0045186&amp;issn=0096-851X&amp;isbn=&amp;volume=65&amp;issue=3&amp;spage=145&amp;pages=145-153&amp;date=1962&amp;title=The+Journal+of+Abnormal+and+Social+Psychology&amp;atitle=The+statistical+power+of+abnormal-social+psychological+research%3A+A+review.&amp;aulast=Cohen&amp;pid=%3Cauthor%3ECohen%2C+Jacob%3C%2Fauthor%3E%3CAN%3E1964-09448-001%3C%2FAN%3E%3CDT%3EJournal+Article%3C%2FDT%3E</w:t>
        </w:r>
      </w:hyperlink>
    </w:p>
    <w:p w14:paraId="33610AE0" w14:textId="77777777" w:rsidR="00DF1FE1" w:rsidRPr="00DF1FE1" w:rsidRDefault="00DF1FE1" w:rsidP="00DF1FE1">
      <w:pPr>
        <w:pStyle w:val="EndNoteBibliography"/>
        <w:spacing w:after="0"/>
        <w:ind w:left="720" w:hanging="720"/>
      </w:pPr>
      <w:r w:rsidRPr="00DF1FE1">
        <w:t xml:space="preserve">Depaoli, S., Clifton, J. P., &amp; Cobb, P. R. (2016). Just Another Gibbs Sampler (JAGS): Flexible Software for MCMC Implementation. </w:t>
      </w:r>
      <w:r w:rsidRPr="00DF1FE1">
        <w:rPr>
          <w:i/>
        </w:rPr>
        <w:t>Journal of Educational and Behavioral Statistics, 41</w:t>
      </w:r>
      <w:r w:rsidRPr="00DF1FE1">
        <w:t>(6), 628-649. doi:10.3102/1076998616664876</w:t>
      </w:r>
    </w:p>
    <w:p w14:paraId="73039864" w14:textId="77777777" w:rsidR="00DF1FE1" w:rsidRPr="00DF1FE1" w:rsidRDefault="00DF1FE1" w:rsidP="00DF1FE1">
      <w:pPr>
        <w:pStyle w:val="EndNoteBibliography"/>
        <w:spacing w:after="0"/>
        <w:ind w:left="720" w:hanging="720"/>
      </w:pPr>
      <w:r w:rsidRPr="00DF1FE1">
        <w:t xml:space="preserve">Dwan, K., Gamble, C., Williamson, P. R., &amp; Kirkham, J. J. (2013). Systematic Review of the Empirical Evidence of Study Publication Bias and Outcome Reporting Bias — An Updated Review. </w:t>
      </w:r>
      <w:r w:rsidRPr="00DF1FE1">
        <w:rPr>
          <w:i/>
        </w:rPr>
        <w:t>PLOS ONE, 8</w:t>
      </w:r>
      <w:r w:rsidRPr="00DF1FE1">
        <w:t>(7), e66844. doi:10.1371/journal.pone.0066844</w:t>
      </w:r>
    </w:p>
    <w:p w14:paraId="68C6B824" w14:textId="757AA0AA" w:rsidR="00DF1FE1" w:rsidRPr="00DF1FE1" w:rsidRDefault="00DF1FE1" w:rsidP="00DF1FE1">
      <w:pPr>
        <w:pStyle w:val="EndNoteBibliography"/>
        <w:spacing w:after="0"/>
        <w:ind w:left="720" w:hanging="720"/>
      </w:pPr>
      <w:r w:rsidRPr="00DF1FE1">
        <w:t xml:space="preserve">Ebersole, C. R., Atherton, O. E., Belanger, A. L., Skulborstad, H. M., Allen, J. M., Banks, J. B., . . . Nosek, B. A. (2016). Many Labs 3: Evaluating participant pool quality across the academic semester via replication. </w:t>
      </w:r>
      <w:r w:rsidRPr="00DF1FE1">
        <w:rPr>
          <w:i/>
        </w:rPr>
        <w:t>Journal of Experimental Social Psychology, 67</w:t>
      </w:r>
      <w:r w:rsidRPr="00DF1FE1">
        <w:t>, 68-82. doi:</w:t>
      </w:r>
      <w:hyperlink r:id="rId23" w:history="1">
        <w:r w:rsidRPr="00DF1FE1">
          <w:rPr>
            <w:rStyle w:val="Hyperlink"/>
          </w:rPr>
          <w:t>https://doi.org/10.1016/j.jesp.2015.10.012</w:t>
        </w:r>
      </w:hyperlink>
    </w:p>
    <w:p w14:paraId="0D78EE74" w14:textId="3114DEE3" w:rsidR="00DF1FE1" w:rsidRPr="00DF1FE1" w:rsidRDefault="00DF1FE1" w:rsidP="00DF1FE1">
      <w:pPr>
        <w:pStyle w:val="EndNoteBibliography"/>
        <w:spacing w:after="0"/>
        <w:ind w:left="720" w:hanging="720"/>
      </w:pPr>
      <w:r w:rsidRPr="00DF1FE1">
        <w:t xml:space="preserve">Egger, M., Smith, G. D., Schneider, M., &amp; Minder, C. (1997). Bias in meta-analysis detected by a simple, graphical test. </w:t>
      </w:r>
      <w:r w:rsidRPr="00DF1FE1">
        <w:rPr>
          <w:i/>
        </w:rPr>
        <w:t>BMJ, 315</w:t>
      </w:r>
      <w:r w:rsidRPr="00DF1FE1">
        <w:t xml:space="preserve">(7109), 629.  Retrieved from </w:t>
      </w:r>
      <w:hyperlink r:id="rId24" w:history="1">
        <w:r w:rsidRPr="00DF1FE1">
          <w:rPr>
            <w:rStyle w:val="Hyperlink"/>
          </w:rPr>
          <w:t>http://www.bmj.com/content/315/7109/629.abstract</w:t>
        </w:r>
      </w:hyperlink>
    </w:p>
    <w:p w14:paraId="39782945" w14:textId="77777777" w:rsidR="00DF1FE1" w:rsidRPr="00DF1FE1" w:rsidRDefault="00DF1FE1" w:rsidP="00DF1FE1">
      <w:pPr>
        <w:pStyle w:val="EndNoteBibliography"/>
        <w:spacing w:after="0"/>
        <w:ind w:left="720" w:hanging="720"/>
      </w:pPr>
      <w:r w:rsidRPr="00DF1FE1">
        <w:t xml:space="preserve">Fanelli, D. (2012). Negative results are disappearing from most disciplines and countries. </w:t>
      </w:r>
      <w:r w:rsidRPr="00DF1FE1">
        <w:rPr>
          <w:i/>
        </w:rPr>
        <w:t>Scientometrics, 90</w:t>
      </w:r>
      <w:r w:rsidRPr="00DF1FE1">
        <w:t>(3), 891-904. doi:10.1007/s11192-011-0494-7</w:t>
      </w:r>
    </w:p>
    <w:p w14:paraId="510E4ECE" w14:textId="77777777" w:rsidR="00DF1FE1" w:rsidRPr="00DF1FE1" w:rsidRDefault="00DF1FE1" w:rsidP="00DF1FE1">
      <w:pPr>
        <w:pStyle w:val="EndNoteBibliography"/>
        <w:spacing w:after="0"/>
        <w:ind w:left="720" w:hanging="720"/>
      </w:pPr>
      <w:r w:rsidRPr="00DF1FE1">
        <w:t xml:space="preserve">Fiedler, K., &amp; Schwarz, N. (2015). Questionable Research Practices Revisited. </w:t>
      </w:r>
      <w:r w:rsidRPr="00DF1FE1">
        <w:rPr>
          <w:i/>
        </w:rPr>
        <w:t>Social Psychological and Personality Science, 7</w:t>
      </w:r>
      <w:r w:rsidRPr="00DF1FE1">
        <w:t>(1), 45-52. doi:10.1177/1948550615612150</w:t>
      </w:r>
    </w:p>
    <w:p w14:paraId="55DF895A" w14:textId="7C43A0EB" w:rsidR="00DF1FE1" w:rsidRPr="00DF1FE1" w:rsidRDefault="00DF1FE1" w:rsidP="00DF1FE1">
      <w:pPr>
        <w:pStyle w:val="EndNoteBibliography"/>
        <w:spacing w:after="0"/>
        <w:ind w:left="720" w:hanging="720"/>
      </w:pPr>
      <w:r w:rsidRPr="00DF1FE1">
        <w:t xml:space="preserve">Franco, A., Malhotra, N., &amp; Simonovits, G. (2014). Publication bias in the social sciences: Unlocking the file drawer. </w:t>
      </w:r>
      <w:r w:rsidRPr="00DF1FE1">
        <w:rPr>
          <w:i/>
        </w:rPr>
        <w:t>Science, 345</w:t>
      </w:r>
      <w:r w:rsidRPr="00DF1FE1">
        <w:t xml:space="preserve">(6203), 1502.  Retrieved from </w:t>
      </w:r>
      <w:hyperlink r:id="rId25" w:history="1">
        <w:r w:rsidRPr="00DF1FE1">
          <w:rPr>
            <w:rStyle w:val="Hyperlink"/>
          </w:rPr>
          <w:t>http://science.sciencemag.org/content/345/6203/1502.abstract</w:t>
        </w:r>
      </w:hyperlink>
    </w:p>
    <w:p w14:paraId="17F41F98" w14:textId="77777777" w:rsidR="00DF1FE1" w:rsidRPr="00DF1FE1" w:rsidRDefault="00DF1FE1" w:rsidP="00DF1FE1">
      <w:pPr>
        <w:pStyle w:val="EndNoteBibliography"/>
        <w:spacing w:after="0"/>
        <w:ind w:left="720" w:hanging="720"/>
      </w:pPr>
      <w:r w:rsidRPr="00DF1FE1">
        <w:t xml:space="preserve">Hartgerink, C. H. J., van Aert, R. C. M., Nuijten, M. B., Wicherts, J. M., &amp; van Assen, M. A. L. M. (2016). Distributions of p-values smaller than .05 in psychology: what is going on? </w:t>
      </w:r>
      <w:r w:rsidRPr="00DF1FE1">
        <w:rPr>
          <w:i/>
        </w:rPr>
        <w:t>PeerJ, 4</w:t>
      </w:r>
      <w:r w:rsidRPr="00DF1FE1">
        <w:t>, e1935. doi:10.7717/peerj.1935</w:t>
      </w:r>
    </w:p>
    <w:p w14:paraId="69BE18E8" w14:textId="77777777" w:rsidR="00DF1FE1" w:rsidRPr="00DF1FE1" w:rsidRDefault="00DF1FE1" w:rsidP="00DF1FE1">
      <w:pPr>
        <w:pStyle w:val="EndNoteBibliography"/>
        <w:spacing w:after="0"/>
        <w:ind w:left="720" w:hanging="720"/>
      </w:pPr>
      <w:r w:rsidRPr="00DF1FE1">
        <w:t xml:space="preserve">Hedges, L. V. (1992). Modeling Publication Selection Effects in Meta-Analysis. </w:t>
      </w:r>
      <w:r w:rsidRPr="00DF1FE1">
        <w:rPr>
          <w:i/>
        </w:rPr>
        <w:t>Statistical Science, 7</w:t>
      </w:r>
      <w:r w:rsidRPr="00DF1FE1">
        <w:t xml:space="preserve">(2), 246-255. </w:t>
      </w:r>
    </w:p>
    <w:p w14:paraId="3F3BD07D" w14:textId="77777777" w:rsidR="00DF1FE1" w:rsidRPr="00DF1FE1" w:rsidRDefault="00DF1FE1" w:rsidP="00DF1FE1">
      <w:pPr>
        <w:pStyle w:val="EndNoteBibliography"/>
        <w:spacing w:after="0"/>
        <w:ind w:left="720" w:hanging="720"/>
      </w:pPr>
      <w:r w:rsidRPr="00DF1FE1">
        <w:lastRenderedPageBreak/>
        <w:t xml:space="preserve">The importance of no evidence. (2019). </w:t>
      </w:r>
      <w:r w:rsidRPr="00DF1FE1">
        <w:rPr>
          <w:i/>
        </w:rPr>
        <w:t>Nature Human Behaviour, 3</w:t>
      </w:r>
      <w:r w:rsidRPr="00DF1FE1">
        <w:t>(3), 197-197. doi:10.1038/s41562-019-0569-7</w:t>
      </w:r>
    </w:p>
    <w:p w14:paraId="76612A66" w14:textId="77777777" w:rsidR="00DF1FE1" w:rsidRPr="00DF1FE1" w:rsidRDefault="00DF1FE1" w:rsidP="00DF1FE1">
      <w:pPr>
        <w:pStyle w:val="EndNoteBibliography"/>
        <w:spacing w:after="0"/>
        <w:ind w:left="720" w:hanging="720"/>
      </w:pPr>
      <w:r w:rsidRPr="00DF1FE1">
        <w:t xml:space="preserve">John, L. K., Loewenstein, G., &amp; Prelec, D. (2012). Measuring the Prevalence of Questionable Research Practices With Incentives for Truth Telling. </w:t>
      </w:r>
      <w:r w:rsidRPr="00DF1FE1">
        <w:rPr>
          <w:i/>
        </w:rPr>
        <w:t>Psychological Science, 23</w:t>
      </w:r>
      <w:r w:rsidRPr="00DF1FE1">
        <w:t>(5), 524-532. doi:10.1177/0956797611430953</w:t>
      </w:r>
    </w:p>
    <w:p w14:paraId="2A3A636A" w14:textId="77777777" w:rsidR="00DF1FE1" w:rsidRPr="00DF1FE1" w:rsidRDefault="00DF1FE1" w:rsidP="00DF1FE1">
      <w:pPr>
        <w:pStyle w:val="EndNoteBibliography"/>
        <w:spacing w:after="0"/>
        <w:ind w:left="720" w:hanging="720"/>
      </w:pPr>
      <w:r w:rsidRPr="00DF1FE1">
        <w:t xml:space="preserve">Kelley, K., Darku, F. B., &amp; Chattopadhyay, B. (2017). Accuracy in Parameter Estimation for a General Class of Effect Sizes: A Sequential Approach. </w:t>
      </w:r>
      <w:r w:rsidRPr="00DF1FE1">
        <w:rPr>
          <w:i/>
        </w:rPr>
        <w:t>Psychological Methods</w:t>
      </w:r>
      <w:r w:rsidRPr="00DF1FE1">
        <w:t>. doi:10.1037/met0000127</w:t>
      </w:r>
    </w:p>
    <w:p w14:paraId="358B1D4A" w14:textId="77777777" w:rsidR="00DF1FE1" w:rsidRPr="00DF1FE1" w:rsidRDefault="00DF1FE1" w:rsidP="00DF1FE1">
      <w:pPr>
        <w:pStyle w:val="EndNoteBibliography"/>
        <w:spacing w:after="0"/>
        <w:ind w:left="720" w:hanging="720"/>
      </w:pPr>
      <w:r w:rsidRPr="00DF1FE1">
        <w:t xml:space="preserve">Kenny, D. A., &amp; Judd, C. M. (2019). The unappreciated heterogeneity of effect sizes: Implications for power, precision, planning of research, and replication. </w:t>
      </w:r>
      <w:r w:rsidRPr="00DF1FE1">
        <w:rPr>
          <w:i/>
        </w:rPr>
        <w:t>Psychol Methods</w:t>
      </w:r>
      <w:r w:rsidRPr="00DF1FE1">
        <w:t>. doi:10.1037/met0000209</w:t>
      </w:r>
    </w:p>
    <w:p w14:paraId="5DA723D1" w14:textId="77777777" w:rsidR="00DF1FE1" w:rsidRPr="00DF1FE1" w:rsidRDefault="00DF1FE1" w:rsidP="00DF1FE1">
      <w:pPr>
        <w:pStyle w:val="EndNoteBibliography"/>
        <w:spacing w:after="0"/>
        <w:ind w:left="720" w:hanging="720"/>
      </w:pPr>
      <w:r w:rsidRPr="00DF1FE1">
        <w:t xml:space="preserve">Kerr, N. L. (1998). HARKing: Hypothesizing After the Results are Known. </w:t>
      </w:r>
      <w:r w:rsidRPr="00DF1FE1">
        <w:rPr>
          <w:i/>
        </w:rPr>
        <w:t>Personality and Social Psychology Review, 2</w:t>
      </w:r>
      <w:r w:rsidRPr="00DF1FE1">
        <w:t>(3), 196-217. doi:10.1207/s15327957pspr0203_4</w:t>
      </w:r>
    </w:p>
    <w:p w14:paraId="6F8D5E3C" w14:textId="77777777" w:rsidR="00DF1FE1" w:rsidRPr="00DF1FE1" w:rsidRDefault="00DF1FE1" w:rsidP="00DF1FE1">
      <w:pPr>
        <w:pStyle w:val="EndNoteBibliography"/>
        <w:spacing w:after="0"/>
        <w:ind w:left="720" w:hanging="720"/>
      </w:pPr>
      <w:r w:rsidRPr="00DF1FE1">
        <w:t xml:space="preserve">Klein, R., Ratliff, K., Vianello, M., Adams Jr, R., Bahník, S., Bernstein, M., . . . Brumbaugh, C. (2014). Data from investigating variation in replicability: A “many labs” replication project. </w:t>
      </w:r>
      <w:r w:rsidRPr="00DF1FE1">
        <w:rPr>
          <w:i/>
        </w:rPr>
        <w:t>Journal of Open Psychology Data, 2</w:t>
      </w:r>
      <w:r w:rsidRPr="00DF1FE1">
        <w:t xml:space="preserve">(1). </w:t>
      </w:r>
    </w:p>
    <w:p w14:paraId="4C9300C7" w14:textId="77777777" w:rsidR="00DF1FE1" w:rsidRPr="00DF1FE1" w:rsidRDefault="00DF1FE1" w:rsidP="00DF1FE1">
      <w:pPr>
        <w:pStyle w:val="EndNoteBibliography"/>
        <w:spacing w:after="0"/>
        <w:ind w:left="720" w:hanging="720"/>
      </w:pPr>
      <w:r w:rsidRPr="00DF1FE1">
        <w:t xml:space="preserve">Lakens, D. (2017). Equivalence Tests. </w:t>
      </w:r>
      <w:r w:rsidRPr="00DF1FE1">
        <w:rPr>
          <w:i/>
        </w:rPr>
        <w:t>Social Psychological and Personality Science, 8</w:t>
      </w:r>
      <w:r w:rsidRPr="00DF1FE1">
        <w:t>(4), 355-362. doi:10.1177/1948550617697177</w:t>
      </w:r>
    </w:p>
    <w:p w14:paraId="5A7C227E" w14:textId="77777777" w:rsidR="00DF1FE1" w:rsidRPr="00DF1FE1" w:rsidRDefault="00DF1FE1" w:rsidP="00DF1FE1">
      <w:pPr>
        <w:pStyle w:val="EndNoteBibliography"/>
        <w:spacing w:after="0"/>
        <w:ind w:left="720" w:hanging="720"/>
      </w:pPr>
      <w:r w:rsidRPr="00DF1FE1">
        <w:t xml:space="preserve">Lakens, D., Scheel, A. M., &amp; Isager, P. M. (2018). Equivalence Testing for Psychological Research: A Tutorial. </w:t>
      </w:r>
      <w:r w:rsidRPr="00DF1FE1">
        <w:rPr>
          <w:i/>
        </w:rPr>
        <w:t>Advances In Methods and Practices in Psychological Science, 1</w:t>
      </w:r>
      <w:r w:rsidRPr="00DF1FE1">
        <w:t>(2), 259-269. doi:10.1177/2515245918770963</w:t>
      </w:r>
    </w:p>
    <w:p w14:paraId="5EE4F9B7" w14:textId="77777777" w:rsidR="00DF1FE1" w:rsidRPr="00DF1FE1" w:rsidRDefault="00DF1FE1" w:rsidP="00DF1FE1">
      <w:pPr>
        <w:pStyle w:val="EndNoteBibliography"/>
        <w:spacing w:after="0"/>
        <w:ind w:left="720" w:hanging="720"/>
      </w:pPr>
      <w:r w:rsidRPr="00DF1FE1">
        <w:t xml:space="preserve">Lane, D. M., &amp; Dunlap, W. P. (1978). Estimating effect size: Bias resulting from the significance criterion in editorial decisions. </w:t>
      </w:r>
      <w:r w:rsidRPr="00DF1FE1">
        <w:rPr>
          <w:i/>
        </w:rPr>
        <w:t>British Journal of Mathematical and Statistical Psychology, 31</w:t>
      </w:r>
      <w:r w:rsidRPr="00DF1FE1">
        <w:t>(2), 107-112. doi:10.1111/j.2044-8317.1978.tb00578.x</w:t>
      </w:r>
    </w:p>
    <w:p w14:paraId="0CD53708" w14:textId="77777777" w:rsidR="00DF1FE1" w:rsidRPr="00DF1FE1" w:rsidRDefault="00DF1FE1" w:rsidP="00DF1FE1">
      <w:pPr>
        <w:pStyle w:val="EndNoteBibliography"/>
        <w:spacing w:after="0"/>
        <w:ind w:left="720" w:hanging="720"/>
      </w:pPr>
      <w:r w:rsidRPr="00DF1FE1">
        <w:t xml:space="preserve">Mahoney, M. J. (1977). Publication prejudices: An experimental study of confirmatory bias in the peer review system. </w:t>
      </w:r>
      <w:r w:rsidRPr="00DF1FE1">
        <w:rPr>
          <w:i/>
        </w:rPr>
        <w:t>Cognitive Therapy and Research, 1</w:t>
      </w:r>
      <w:r w:rsidRPr="00DF1FE1">
        <w:t>(2), 161-175. doi:10.1007/BF01173636</w:t>
      </w:r>
    </w:p>
    <w:p w14:paraId="1707379A" w14:textId="77777777" w:rsidR="00DF1FE1" w:rsidRPr="00DF1FE1" w:rsidRDefault="00DF1FE1" w:rsidP="00DF1FE1">
      <w:pPr>
        <w:pStyle w:val="EndNoteBibliography"/>
        <w:spacing w:after="0"/>
        <w:ind w:left="720" w:hanging="720"/>
      </w:pPr>
      <w:r w:rsidRPr="00DF1FE1">
        <w:t xml:space="preserve">Maxwell, S. E., Kelley, K., &amp; Rausch, J. R. (2008). Sample size planning for statistical power and accuracy in parameter estimation. </w:t>
      </w:r>
      <w:r w:rsidRPr="00DF1FE1">
        <w:rPr>
          <w:i/>
        </w:rPr>
        <w:t>Annual Review of Psychology, 59</w:t>
      </w:r>
      <w:r w:rsidRPr="00DF1FE1">
        <w:t>(1), 537-563. doi:doi:10.1146/annurev.psych.59.103006.093735</w:t>
      </w:r>
    </w:p>
    <w:p w14:paraId="1EC46089" w14:textId="77777777" w:rsidR="00DF1FE1" w:rsidRPr="00DF1FE1" w:rsidRDefault="00DF1FE1" w:rsidP="00DF1FE1">
      <w:pPr>
        <w:pStyle w:val="EndNoteBibliography"/>
        <w:spacing w:after="0"/>
        <w:ind w:left="720" w:hanging="720"/>
      </w:pPr>
      <w:r w:rsidRPr="00DF1FE1">
        <w:t xml:space="preserve">Moshontz, H., Campbell, L., Ebersole, C. R., Ijzerman, H., Urry, H. L., Forscher, P. S., . . . Chartier, C. R. (2018). The Psychological Science Accelerator: Advancing Psychology Through a Distributed Collaborative Network. </w:t>
      </w:r>
      <w:r w:rsidRPr="00DF1FE1">
        <w:rPr>
          <w:i/>
        </w:rPr>
        <w:t>Advances In Methods and Practices in Psychological Science, 1</w:t>
      </w:r>
      <w:r w:rsidRPr="00DF1FE1">
        <w:t>(4), 501-515. doi:10.1177/2515245918797607</w:t>
      </w:r>
    </w:p>
    <w:p w14:paraId="35818BBE" w14:textId="77777777" w:rsidR="00DF1FE1" w:rsidRPr="00DF1FE1" w:rsidRDefault="00DF1FE1" w:rsidP="00DF1FE1">
      <w:pPr>
        <w:pStyle w:val="EndNoteBibliography"/>
        <w:spacing w:after="0"/>
        <w:ind w:left="720" w:hanging="720"/>
      </w:pPr>
      <w:r w:rsidRPr="00DF1FE1">
        <w:t xml:space="preserve">Murphy, K. R., &amp; Aguinis, H. (2017). HARKing: How Badly Can Cherry-Picking and Question Trolling Produce Bias in Published Results? </w:t>
      </w:r>
      <w:r w:rsidRPr="00DF1FE1">
        <w:rPr>
          <w:i/>
        </w:rPr>
        <w:t>Journal of Business and Psychology</w:t>
      </w:r>
      <w:r w:rsidRPr="00DF1FE1">
        <w:t>. doi:10.1007/s10869-017-9524-7</w:t>
      </w:r>
    </w:p>
    <w:p w14:paraId="3C2EFB40" w14:textId="77777777" w:rsidR="00DF1FE1" w:rsidRPr="00DF1FE1" w:rsidRDefault="00DF1FE1" w:rsidP="00DF1FE1">
      <w:pPr>
        <w:pStyle w:val="EndNoteBibliography"/>
        <w:spacing w:after="0"/>
        <w:ind w:left="720" w:hanging="720"/>
      </w:pPr>
      <w:r w:rsidRPr="00DF1FE1">
        <w:t xml:space="preserve">Nakagawa, S., &amp; Santos, E. S. A. (2012). Methodological issues and advances in biological meta-analysis. </w:t>
      </w:r>
      <w:r w:rsidRPr="00DF1FE1">
        <w:rPr>
          <w:i/>
        </w:rPr>
        <w:t>Evolutionary Ecology, 26</w:t>
      </w:r>
      <w:r w:rsidRPr="00DF1FE1">
        <w:t>(5), 1253-1274. doi:10.1007/s10682-012-9555-5</w:t>
      </w:r>
    </w:p>
    <w:p w14:paraId="7BA56A3B" w14:textId="77777777" w:rsidR="00DF1FE1" w:rsidRPr="00DF1FE1" w:rsidRDefault="00DF1FE1" w:rsidP="00DF1FE1">
      <w:pPr>
        <w:pStyle w:val="EndNoteBibliography"/>
        <w:spacing w:after="0"/>
        <w:ind w:left="720" w:hanging="720"/>
      </w:pPr>
      <w:r w:rsidRPr="00DF1FE1">
        <w:t xml:space="preserve">Nosek, B. A., &amp; Lakens, D. (2014). Registered Reports. </w:t>
      </w:r>
      <w:r w:rsidRPr="00DF1FE1">
        <w:rPr>
          <w:i/>
        </w:rPr>
        <w:t>Social Psychology, 45</w:t>
      </w:r>
      <w:r w:rsidRPr="00DF1FE1">
        <w:t>(3), 137-141. doi:10.1027/1864-9335/a000192</w:t>
      </w:r>
    </w:p>
    <w:p w14:paraId="7AFB0A21" w14:textId="77777777" w:rsidR="00DF1FE1" w:rsidRPr="00DF1FE1" w:rsidRDefault="00DF1FE1" w:rsidP="00DF1FE1">
      <w:pPr>
        <w:pStyle w:val="EndNoteBibliography"/>
        <w:spacing w:after="0"/>
        <w:ind w:left="720" w:hanging="720"/>
      </w:pPr>
      <w:r w:rsidRPr="00DF1FE1">
        <w:t xml:space="preserve">Oakes, M. (1986). </w:t>
      </w:r>
      <w:r w:rsidRPr="00DF1FE1">
        <w:rPr>
          <w:i/>
        </w:rPr>
        <w:t>Statistical inference: A commentary for the social and behavioural sciences</w:t>
      </w:r>
      <w:r w:rsidRPr="00DF1FE1">
        <w:t xml:space="preserve">. New York, NY: Wiley. </w:t>
      </w:r>
    </w:p>
    <w:p w14:paraId="0DD911C3" w14:textId="1966EBF4" w:rsidR="00DF1FE1" w:rsidRPr="00DF1FE1" w:rsidRDefault="00DF1FE1" w:rsidP="00DF1FE1">
      <w:pPr>
        <w:pStyle w:val="EndNoteBibliography"/>
        <w:spacing w:after="0"/>
        <w:ind w:left="720" w:hanging="720"/>
      </w:pPr>
      <w:r w:rsidRPr="00DF1FE1">
        <w:t xml:space="preserve">Open Science Collaboration. (2015). Estimating the reproducibility of psychological science. </w:t>
      </w:r>
      <w:r w:rsidRPr="00DF1FE1">
        <w:rPr>
          <w:i/>
        </w:rPr>
        <w:t>Science, 349</w:t>
      </w:r>
      <w:r w:rsidRPr="00DF1FE1">
        <w:t xml:space="preserve">(6251).  Retrieved from </w:t>
      </w:r>
      <w:hyperlink r:id="rId26" w:history="1">
        <w:r w:rsidRPr="00DF1FE1">
          <w:rPr>
            <w:rStyle w:val="Hyperlink"/>
          </w:rPr>
          <w:t>http://science.sciencemag.org/content/349/6251/aac4716.abstract</w:t>
        </w:r>
      </w:hyperlink>
    </w:p>
    <w:p w14:paraId="18C86D9C" w14:textId="77777777" w:rsidR="00DF1FE1" w:rsidRPr="00DF1FE1" w:rsidRDefault="00DF1FE1" w:rsidP="00DF1FE1">
      <w:pPr>
        <w:pStyle w:val="EndNoteBibliography"/>
        <w:spacing w:after="0"/>
        <w:ind w:left="720" w:hanging="720"/>
      </w:pPr>
      <w:r w:rsidRPr="00DF1FE1">
        <w:t xml:space="preserve">Plummer, M., Stukalov, A., &amp; Denwood, M. (2018). rjags: Bayesian Graphical Models using MCMC. R package version 4.8.0. </w:t>
      </w:r>
    </w:p>
    <w:p w14:paraId="1491AA3F" w14:textId="77777777" w:rsidR="00DF1FE1" w:rsidRPr="00DF1FE1" w:rsidRDefault="00DF1FE1" w:rsidP="00DF1FE1">
      <w:pPr>
        <w:pStyle w:val="EndNoteBibliography"/>
        <w:spacing w:after="0"/>
        <w:ind w:left="720" w:hanging="720"/>
      </w:pPr>
      <w:r w:rsidRPr="00DF1FE1">
        <w:t xml:space="preserve">Pocock, S. J. (1977). Group sequential methods in the design and analysis of clinical trials. </w:t>
      </w:r>
      <w:r w:rsidRPr="00DF1FE1">
        <w:rPr>
          <w:i/>
        </w:rPr>
        <w:t>Biometrika, 64</w:t>
      </w:r>
      <w:r w:rsidRPr="00DF1FE1">
        <w:t>(2), 191-199. doi:10.1093/biomet/64.2.191</w:t>
      </w:r>
    </w:p>
    <w:p w14:paraId="52D393C0" w14:textId="1291237F" w:rsidR="00DF1FE1" w:rsidRPr="00DF1FE1" w:rsidRDefault="00DF1FE1" w:rsidP="00DF1FE1">
      <w:pPr>
        <w:pStyle w:val="EndNoteBibliography"/>
        <w:spacing w:after="0"/>
        <w:ind w:left="720" w:hanging="720"/>
      </w:pPr>
      <w:r w:rsidRPr="00DF1FE1">
        <w:lastRenderedPageBreak/>
        <w:t xml:space="preserve">R Development Core Team. (2018). R: A language and environment for statistical computing (Version 3.5.0). Vienna, Austria: R Foundation for Statistical Computing. Retrieved from </w:t>
      </w:r>
      <w:hyperlink r:id="rId27" w:history="1">
        <w:r w:rsidRPr="00DF1FE1">
          <w:rPr>
            <w:rStyle w:val="Hyperlink"/>
          </w:rPr>
          <w:t>http://www.R-project.org</w:t>
        </w:r>
      </w:hyperlink>
    </w:p>
    <w:p w14:paraId="4DC459AE" w14:textId="64966AA6" w:rsidR="00DF1FE1" w:rsidRPr="00DF1FE1" w:rsidRDefault="00DF1FE1" w:rsidP="00DF1FE1">
      <w:pPr>
        <w:pStyle w:val="EndNoteBibliography"/>
        <w:spacing w:after="0"/>
        <w:ind w:left="720" w:hanging="720"/>
      </w:pPr>
      <w:r w:rsidRPr="00DF1FE1">
        <w:t xml:space="preserve">Schäfer, T., &amp; Schwarz, M. A. (2019). The Meaningfulness of Effect Sizes in Psychological Research: Differences Between Sub-Disciplines and the Impact of Potential Biases. </w:t>
      </w:r>
      <w:r w:rsidRPr="00DF1FE1">
        <w:rPr>
          <w:i/>
        </w:rPr>
        <w:t>Frontiers in Psychology, 10</w:t>
      </w:r>
      <w:r w:rsidRPr="00DF1FE1">
        <w:t xml:space="preserve">, 813.  Retrieved from </w:t>
      </w:r>
      <w:hyperlink r:id="rId28" w:history="1">
        <w:r w:rsidRPr="00DF1FE1">
          <w:rPr>
            <w:rStyle w:val="Hyperlink"/>
          </w:rPr>
          <w:t>https://www.frontiersin.org/article/10.3389/fpsyg.2019.00813</w:t>
        </w:r>
      </w:hyperlink>
    </w:p>
    <w:p w14:paraId="2DA6674B" w14:textId="77777777" w:rsidR="00DF1FE1" w:rsidRPr="00DF1FE1" w:rsidRDefault="00DF1FE1" w:rsidP="00DF1FE1">
      <w:pPr>
        <w:pStyle w:val="EndNoteBibliography"/>
        <w:spacing w:after="0"/>
        <w:ind w:left="720" w:hanging="720"/>
      </w:pPr>
      <w:r w:rsidRPr="00DF1FE1">
        <w:t xml:space="preserve">Simmons, J. P., Nelson, L. D., &amp; Simonsohn, U. (2011). False-Positive Psychology. </w:t>
      </w:r>
      <w:r w:rsidRPr="00DF1FE1">
        <w:rPr>
          <w:i/>
        </w:rPr>
        <w:t>Psychological Science, 22</w:t>
      </w:r>
      <w:r w:rsidRPr="00DF1FE1">
        <w:t>(11), 1359-1366. doi:10.1177/0956797611417632</w:t>
      </w:r>
    </w:p>
    <w:p w14:paraId="0BFA20A3" w14:textId="77777777" w:rsidR="00DF1FE1" w:rsidRPr="00DF1FE1" w:rsidRDefault="00DF1FE1" w:rsidP="00DF1FE1">
      <w:pPr>
        <w:pStyle w:val="EndNoteBibliography"/>
        <w:spacing w:after="0"/>
        <w:ind w:left="720" w:hanging="720"/>
      </w:pPr>
      <w:r w:rsidRPr="00DF1FE1">
        <w:t xml:space="preserve">Stanley, T. D., Carter, E. C., &amp; Doucouliagos, H. (2018). What Meta-Analyses Reveal About the Replicability of Psychological Research. </w:t>
      </w:r>
      <w:r w:rsidRPr="00DF1FE1">
        <w:rPr>
          <w:i/>
        </w:rPr>
        <w:t>Psychological Bulletin</w:t>
      </w:r>
      <w:r w:rsidRPr="00DF1FE1">
        <w:t xml:space="preserve">. </w:t>
      </w:r>
    </w:p>
    <w:p w14:paraId="47D491AC" w14:textId="77777777" w:rsidR="00DF1FE1" w:rsidRPr="00DF1FE1" w:rsidRDefault="00DF1FE1" w:rsidP="00DF1FE1">
      <w:pPr>
        <w:pStyle w:val="EndNoteBibliography"/>
        <w:spacing w:after="0"/>
        <w:ind w:left="720" w:hanging="720"/>
      </w:pPr>
      <w:r w:rsidRPr="00DF1FE1">
        <w:t xml:space="preserve">Sterling, T. D. (1959). Publication Decisions and Their Possible Effects on Inferences Drawn from Tests of Significance--Or Vice Versa. </w:t>
      </w:r>
      <w:r w:rsidRPr="00DF1FE1">
        <w:rPr>
          <w:i/>
        </w:rPr>
        <w:t>Journal of the American Statistical Association, 54</w:t>
      </w:r>
      <w:r w:rsidRPr="00DF1FE1">
        <w:t>(285), 30-34. doi:10.2307/2282137</w:t>
      </w:r>
    </w:p>
    <w:p w14:paraId="71EC7521" w14:textId="77777777" w:rsidR="00DF1FE1" w:rsidRPr="00DF1FE1" w:rsidRDefault="00DF1FE1" w:rsidP="00DF1FE1">
      <w:pPr>
        <w:pStyle w:val="EndNoteBibliography"/>
        <w:spacing w:after="0"/>
        <w:ind w:left="720" w:hanging="720"/>
      </w:pPr>
      <w:r w:rsidRPr="00DF1FE1">
        <w:t xml:space="preserve">Szucs, D., &amp; Ioannidis, J. P. A. (2017). Empirical assessment of published effect sizes and power in the recent cognitive neuroscience and psychology literature. </w:t>
      </w:r>
      <w:r w:rsidRPr="00DF1FE1">
        <w:rPr>
          <w:i/>
        </w:rPr>
        <w:t>PLOS Biology, 15</w:t>
      </w:r>
      <w:r w:rsidRPr="00DF1FE1">
        <w:t>(3), e2000797. doi:10.1371/journal.pbio.2000797</w:t>
      </w:r>
    </w:p>
    <w:p w14:paraId="70BD2D7F" w14:textId="77777777" w:rsidR="00DF1FE1" w:rsidRPr="00DF1FE1" w:rsidRDefault="00DF1FE1" w:rsidP="00DF1FE1">
      <w:pPr>
        <w:pStyle w:val="EndNoteBibliography"/>
        <w:spacing w:after="0"/>
        <w:ind w:left="720" w:hanging="720"/>
      </w:pPr>
      <w:r w:rsidRPr="00DF1FE1">
        <w:t xml:space="preserve">Thompson, B. (2002). What Future Quantitative Social Science Research Could Look Like: Confidence Intervals for Effect Sizes. </w:t>
      </w:r>
      <w:r w:rsidRPr="00DF1FE1">
        <w:rPr>
          <w:i/>
        </w:rPr>
        <w:t>Educational Researcher, 31</w:t>
      </w:r>
      <w:r w:rsidRPr="00DF1FE1">
        <w:t>(3), 25-32. doi:10.3102/0013189X031003025</w:t>
      </w:r>
    </w:p>
    <w:p w14:paraId="74418B4E" w14:textId="77777777" w:rsidR="00DF1FE1" w:rsidRPr="00DF1FE1" w:rsidRDefault="00DF1FE1" w:rsidP="00DF1FE1">
      <w:pPr>
        <w:pStyle w:val="EndNoteBibliography"/>
        <w:spacing w:after="0"/>
        <w:ind w:left="720" w:hanging="720"/>
      </w:pPr>
      <w:r w:rsidRPr="00DF1FE1">
        <w:t xml:space="preserve">Viechtbauer, W. (2010). Conducting Meta-Analyses in R with the metafor Package. </w:t>
      </w:r>
      <w:r w:rsidRPr="00DF1FE1">
        <w:rPr>
          <w:i/>
        </w:rPr>
        <w:t>Journal Of Statistical Software, 36</w:t>
      </w:r>
      <w:r w:rsidRPr="00DF1FE1">
        <w:t>(3), 48. doi:10.18637/jss.v036.i03</w:t>
      </w:r>
    </w:p>
    <w:p w14:paraId="738CD4ED" w14:textId="77777777" w:rsidR="00DF1FE1" w:rsidRPr="00DF1FE1" w:rsidRDefault="00DF1FE1" w:rsidP="00DF1FE1">
      <w:pPr>
        <w:pStyle w:val="EndNoteBibliography"/>
        <w:ind w:left="720" w:hanging="720"/>
      </w:pPr>
      <w:r w:rsidRPr="00DF1FE1">
        <w:t xml:space="preserve">Wicherts, J. M., Veldkamp, C. L. S., Augusteijn, H. E. M., Bakker, M., van Aert, R. C. M., &amp; van Assen, M. A. L. M. (2016). Degrees of Freedom in Planning, Running, Analyzing, and Reporting Psychological Studies: A Checklist to Avoid p-Hacking. </w:t>
      </w:r>
      <w:r w:rsidRPr="00DF1FE1">
        <w:rPr>
          <w:i/>
        </w:rPr>
        <w:t>Frontiers in Psychology, 7</w:t>
      </w:r>
      <w:r w:rsidRPr="00DF1FE1">
        <w:t>, 1832. doi:10.3389/fpsyg.2016.01832</w:t>
      </w:r>
    </w:p>
    <w:p w14:paraId="375300D5" w14:textId="3925A08B"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15CAC740"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82237A" w14:textId="77777777" w:rsidR="00E71EBC" w:rsidRDefault="00E71EBC" w:rsidP="007F350D">
      <w:pPr>
        <w:spacing w:after="0" w:line="240" w:lineRule="auto"/>
      </w:pPr>
      <w:r>
        <w:separator/>
      </w:r>
    </w:p>
  </w:endnote>
  <w:endnote w:type="continuationSeparator" w:id="0">
    <w:p w14:paraId="4A39FC31" w14:textId="77777777" w:rsidR="00E71EBC" w:rsidRDefault="00E71EBC"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2966D7" w14:textId="77777777" w:rsidR="00E71EBC" w:rsidRDefault="00E71EBC" w:rsidP="007F350D">
      <w:pPr>
        <w:spacing w:after="0" w:line="240" w:lineRule="auto"/>
      </w:pPr>
      <w:r>
        <w:separator/>
      </w:r>
    </w:p>
  </w:footnote>
  <w:footnote w:type="continuationSeparator" w:id="0">
    <w:p w14:paraId="599507B7" w14:textId="77777777" w:rsidR="00E71EBC" w:rsidRDefault="00E71EBC"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C41813" w:rsidRPr="00133935" w:rsidRDefault="00C41813"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67D07C1D"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C41813" w:rsidRDefault="00C41813"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9adecpx5dee00dpp5rfwzdpws09v09wd&quot;&gt;Statistical Power Analysis Literature Review Library&lt;record-ids&gt;&lt;item&gt;1912&lt;/item&gt;&lt;/record-ids&gt;&lt;/item&gt;&lt;/Libraries&gt;"/>
  </w:docVars>
  <w:rsids>
    <w:rsidRoot w:val="00137A40"/>
    <w:rsid w:val="000024F6"/>
    <w:rsid w:val="00002634"/>
    <w:rsid w:val="000038AA"/>
    <w:rsid w:val="0000419C"/>
    <w:rsid w:val="00007249"/>
    <w:rsid w:val="000137EB"/>
    <w:rsid w:val="00014A72"/>
    <w:rsid w:val="00021AEF"/>
    <w:rsid w:val="000224C6"/>
    <w:rsid w:val="00024BE0"/>
    <w:rsid w:val="00027651"/>
    <w:rsid w:val="000323A3"/>
    <w:rsid w:val="00033147"/>
    <w:rsid w:val="000331A2"/>
    <w:rsid w:val="00033B96"/>
    <w:rsid w:val="000343FE"/>
    <w:rsid w:val="000355B7"/>
    <w:rsid w:val="0003603B"/>
    <w:rsid w:val="00036D9F"/>
    <w:rsid w:val="000534A4"/>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3727"/>
    <w:rsid w:val="000A1F0C"/>
    <w:rsid w:val="000A2F56"/>
    <w:rsid w:val="000A63FE"/>
    <w:rsid w:val="000B5C72"/>
    <w:rsid w:val="000C0987"/>
    <w:rsid w:val="000C2CFA"/>
    <w:rsid w:val="000C4558"/>
    <w:rsid w:val="000D6701"/>
    <w:rsid w:val="000D6C75"/>
    <w:rsid w:val="000D7D6B"/>
    <w:rsid w:val="000E0427"/>
    <w:rsid w:val="000E178D"/>
    <w:rsid w:val="000E5968"/>
    <w:rsid w:val="000E5CC0"/>
    <w:rsid w:val="000E68EC"/>
    <w:rsid w:val="000E74FF"/>
    <w:rsid w:val="000F3933"/>
    <w:rsid w:val="000F4EDE"/>
    <w:rsid w:val="000F6B3B"/>
    <w:rsid w:val="000F714C"/>
    <w:rsid w:val="00104715"/>
    <w:rsid w:val="00107952"/>
    <w:rsid w:val="0011085D"/>
    <w:rsid w:val="001108EB"/>
    <w:rsid w:val="00111C6D"/>
    <w:rsid w:val="00112C97"/>
    <w:rsid w:val="00114420"/>
    <w:rsid w:val="00116E75"/>
    <w:rsid w:val="00117382"/>
    <w:rsid w:val="0012490F"/>
    <w:rsid w:val="001251C9"/>
    <w:rsid w:val="001305DC"/>
    <w:rsid w:val="00131725"/>
    <w:rsid w:val="001328C1"/>
    <w:rsid w:val="0013340D"/>
    <w:rsid w:val="00133935"/>
    <w:rsid w:val="001356B1"/>
    <w:rsid w:val="00137A40"/>
    <w:rsid w:val="001401D6"/>
    <w:rsid w:val="0014078E"/>
    <w:rsid w:val="00140812"/>
    <w:rsid w:val="00142A61"/>
    <w:rsid w:val="00151829"/>
    <w:rsid w:val="001532A5"/>
    <w:rsid w:val="00153F20"/>
    <w:rsid w:val="0015483A"/>
    <w:rsid w:val="00154FFC"/>
    <w:rsid w:val="00157ADA"/>
    <w:rsid w:val="00160DD3"/>
    <w:rsid w:val="00166278"/>
    <w:rsid w:val="001679D9"/>
    <w:rsid w:val="00170905"/>
    <w:rsid w:val="00172B7C"/>
    <w:rsid w:val="00173FBB"/>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C70C5"/>
    <w:rsid w:val="001C7DC7"/>
    <w:rsid w:val="001D190D"/>
    <w:rsid w:val="001D1CAE"/>
    <w:rsid w:val="001D21DA"/>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7B8C"/>
    <w:rsid w:val="00230395"/>
    <w:rsid w:val="002356FA"/>
    <w:rsid w:val="00235844"/>
    <w:rsid w:val="00237CC2"/>
    <w:rsid w:val="0024733B"/>
    <w:rsid w:val="00251827"/>
    <w:rsid w:val="00251ACE"/>
    <w:rsid w:val="00253305"/>
    <w:rsid w:val="00254235"/>
    <w:rsid w:val="0025575C"/>
    <w:rsid w:val="0025629B"/>
    <w:rsid w:val="0026133F"/>
    <w:rsid w:val="00261DC4"/>
    <w:rsid w:val="00263DE4"/>
    <w:rsid w:val="00265581"/>
    <w:rsid w:val="002709A9"/>
    <w:rsid w:val="00275D60"/>
    <w:rsid w:val="00276A33"/>
    <w:rsid w:val="0027713A"/>
    <w:rsid w:val="00284745"/>
    <w:rsid w:val="00284AB5"/>
    <w:rsid w:val="002862F8"/>
    <w:rsid w:val="0029538B"/>
    <w:rsid w:val="002977EF"/>
    <w:rsid w:val="002A45B2"/>
    <w:rsid w:val="002B3F0E"/>
    <w:rsid w:val="002B4F5A"/>
    <w:rsid w:val="002B5493"/>
    <w:rsid w:val="002C3C92"/>
    <w:rsid w:val="002C529D"/>
    <w:rsid w:val="002D0B0C"/>
    <w:rsid w:val="002D111C"/>
    <w:rsid w:val="002D208F"/>
    <w:rsid w:val="002D2291"/>
    <w:rsid w:val="002D3A50"/>
    <w:rsid w:val="002D4009"/>
    <w:rsid w:val="002D5CDF"/>
    <w:rsid w:val="002D6EB7"/>
    <w:rsid w:val="002E0347"/>
    <w:rsid w:val="002E04C8"/>
    <w:rsid w:val="002E0748"/>
    <w:rsid w:val="002E511B"/>
    <w:rsid w:val="002E78E8"/>
    <w:rsid w:val="002F2533"/>
    <w:rsid w:val="002F5BD7"/>
    <w:rsid w:val="00301012"/>
    <w:rsid w:val="003053DC"/>
    <w:rsid w:val="0030602D"/>
    <w:rsid w:val="00307873"/>
    <w:rsid w:val="00311AEA"/>
    <w:rsid w:val="003171FC"/>
    <w:rsid w:val="00321ACD"/>
    <w:rsid w:val="00322B80"/>
    <w:rsid w:val="00330D73"/>
    <w:rsid w:val="0033137E"/>
    <w:rsid w:val="003357B4"/>
    <w:rsid w:val="00335D03"/>
    <w:rsid w:val="003379FD"/>
    <w:rsid w:val="00340111"/>
    <w:rsid w:val="00342471"/>
    <w:rsid w:val="00346B7D"/>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68EF"/>
    <w:rsid w:val="0038241D"/>
    <w:rsid w:val="00382C5B"/>
    <w:rsid w:val="00386532"/>
    <w:rsid w:val="003870F2"/>
    <w:rsid w:val="00390492"/>
    <w:rsid w:val="0039054F"/>
    <w:rsid w:val="00393EDC"/>
    <w:rsid w:val="00395763"/>
    <w:rsid w:val="00395F71"/>
    <w:rsid w:val="003A0319"/>
    <w:rsid w:val="003A3D15"/>
    <w:rsid w:val="003A584B"/>
    <w:rsid w:val="003A6158"/>
    <w:rsid w:val="003A6F05"/>
    <w:rsid w:val="003B3179"/>
    <w:rsid w:val="003B3A1A"/>
    <w:rsid w:val="003B469B"/>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2545F"/>
    <w:rsid w:val="00426EB6"/>
    <w:rsid w:val="0043213F"/>
    <w:rsid w:val="00432595"/>
    <w:rsid w:val="00432A63"/>
    <w:rsid w:val="004337C9"/>
    <w:rsid w:val="004364CE"/>
    <w:rsid w:val="00437242"/>
    <w:rsid w:val="004377E4"/>
    <w:rsid w:val="00440C3C"/>
    <w:rsid w:val="004413F6"/>
    <w:rsid w:val="004429F6"/>
    <w:rsid w:val="004434E5"/>
    <w:rsid w:val="00443AFE"/>
    <w:rsid w:val="00443B80"/>
    <w:rsid w:val="00444AF5"/>
    <w:rsid w:val="0044540F"/>
    <w:rsid w:val="00445A4B"/>
    <w:rsid w:val="004479E5"/>
    <w:rsid w:val="00457925"/>
    <w:rsid w:val="00457AB6"/>
    <w:rsid w:val="00462025"/>
    <w:rsid w:val="00462229"/>
    <w:rsid w:val="00473B44"/>
    <w:rsid w:val="004761D1"/>
    <w:rsid w:val="00476805"/>
    <w:rsid w:val="004779EF"/>
    <w:rsid w:val="00481F82"/>
    <w:rsid w:val="0048423A"/>
    <w:rsid w:val="00485197"/>
    <w:rsid w:val="004855AB"/>
    <w:rsid w:val="0048790E"/>
    <w:rsid w:val="00493F2E"/>
    <w:rsid w:val="00494AB9"/>
    <w:rsid w:val="004A2C9E"/>
    <w:rsid w:val="004A43F1"/>
    <w:rsid w:val="004B081E"/>
    <w:rsid w:val="004B0E1B"/>
    <w:rsid w:val="004B4A25"/>
    <w:rsid w:val="004C00FC"/>
    <w:rsid w:val="004C1802"/>
    <w:rsid w:val="004C224A"/>
    <w:rsid w:val="004C2E98"/>
    <w:rsid w:val="004C32B9"/>
    <w:rsid w:val="004C4585"/>
    <w:rsid w:val="004C4BAC"/>
    <w:rsid w:val="004C6464"/>
    <w:rsid w:val="004D32C3"/>
    <w:rsid w:val="004D6813"/>
    <w:rsid w:val="004E43ED"/>
    <w:rsid w:val="004F51C1"/>
    <w:rsid w:val="004F6347"/>
    <w:rsid w:val="005021FE"/>
    <w:rsid w:val="005026AB"/>
    <w:rsid w:val="00502AA0"/>
    <w:rsid w:val="005033E9"/>
    <w:rsid w:val="005050C6"/>
    <w:rsid w:val="00507408"/>
    <w:rsid w:val="005076F5"/>
    <w:rsid w:val="00507B74"/>
    <w:rsid w:val="005103A3"/>
    <w:rsid w:val="0051346E"/>
    <w:rsid w:val="005144CF"/>
    <w:rsid w:val="00514543"/>
    <w:rsid w:val="00514E0F"/>
    <w:rsid w:val="00517C07"/>
    <w:rsid w:val="00520513"/>
    <w:rsid w:val="00520721"/>
    <w:rsid w:val="00520BA2"/>
    <w:rsid w:val="00522226"/>
    <w:rsid w:val="0052253B"/>
    <w:rsid w:val="00522C44"/>
    <w:rsid w:val="00525215"/>
    <w:rsid w:val="00533C6B"/>
    <w:rsid w:val="005343DD"/>
    <w:rsid w:val="00534F06"/>
    <w:rsid w:val="00535F3F"/>
    <w:rsid w:val="00541CAC"/>
    <w:rsid w:val="005421DF"/>
    <w:rsid w:val="00542683"/>
    <w:rsid w:val="00543E55"/>
    <w:rsid w:val="0054478E"/>
    <w:rsid w:val="0054672A"/>
    <w:rsid w:val="00552921"/>
    <w:rsid w:val="00556791"/>
    <w:rsid w:val="0055688E"/>
    <w:rsid w:val="00560130"/>
    <w:rsid w:val="0056066F"/>
    <w:rsid w:val="0056151A"/>
    <w:rsid w:val="00564851"/>
    <w:rsid w:val="00567A13"/>
    <w:rsid w:val="0057219C"/>
    <w:rsid w:val="0058540B"/>
    <w:rsid w:val="005860CF"/>
    <w:rsid w:val="00586EA3"/>
    <w:rsid w:val="00590193"/>
    <w:rsid w:val="00590850"/>
    <w:rsid w:val="00592065"/>
    <w:rsid w:val="005944E2"/>
    <w:rsid w:val="005960A0"/>
    <w:rsid w:val="0059630F"/>
    <w:rsid w:val="005965C6"/>
    <w:rsid w:val="005976BA"/>
    <w:rsid w:val="00597B57"/>
    <w:rsid w:val="005A60AB"/>
    <w:rsid w:val="005A6A6F"/>
    <w:rsid w:val="005B561F"/>
    <w:rsid w:val="005C40AD"/>
    <w:rsid w:val="005D0394"/>
    <w:rsid w:val="005D17E4"/>
    <w:rsid w:val="005E4E1A"/>
    <w:rsid w:val="005E6ADE"/>
    <w:rsid w:val="005E6C89"/>
    <w:rsid w:val="005F30E2"/>
    <w:rsid w:val="005F6994"/>
    <w:rsid w:val="00600539"/>
    <w:rsid w:val="0060298E"/>
    <w:rsid w:val="006030DA"/>
    <w:rsid w:val="00603EFB"/>
    <w:rsid w:val="00605069"/>
    <w:rsid w:val="0060781B"/>
    <w:rsid w:val="00613C6B"/>
    <w:rsid w:val="00616725"/>
    <w:rsid w:val="00620260"/>
    <w:rsid w:val="0062139D"/>
    <w:rsid w:val="00621D60"/>
    <w:rsid w:val="0062380E"/>
    <w:rsid w:val="0063020C"/>
    <w:rsid w:val="006308E6"/>
    <w:rsid w:val="00631E30"/>
    <w:rsid w:val="00635D08"/>
    <w:rsid w:val="006374EC"/>
    <w:rsid w:val="006405EE"/>
    <w:rsid w:val="0064232B"/>
    <w:rsid w:val="006430B5"/>
    <w:rsid w:val="00646C67"/>
    <w:rsid w:val="006543CF"/>
    <w:rsid w:val="006564D8"/>
    <w:rsid w:val="00657B46"/>
    <w:rsid w:val="00664366"/>
    <w:rsid w:val="0067017A"/>
    <w:rsid w:val="00672477"/>
    <w:rsid w:val="00674698"/>
    <w:rsid w:val="00676CF2"/>
    <w:rsid w:val="00677AA9"/>
    <w:rsid w:val="006807E7"/>
    <w:rsid w:val="006817CB"/>
    <w:rsid w:val="006846A9"/>
    <w:rsid w:val="006847EB"/>
    <w:rsid w:val="0068496B"/>
    <w:rsid w:val="00685347"/>
    <w:rsid w:val="006863CB"/>
    <w:rsid w:val="00686FD3"/>
    <w:rsid w:val="0068753B"/>
    <w:rsid w:val="00690F85"/>
    <w:rsid w:val="00691196"/>
    <w:rsid w:val="00691A37"/>
    <w:rsid w:val="00693778"/>
    <w:rsid w:val="00694D6E"/>
    <w:rsid w:val="00695B63"/>
    <w:rsid w:val="006A011C"/>
    <w:rsid w:val="006A0B7A"/>
    <w:rsid w:val="006A14AB"/>
    <w:rsid w:val="006A2186"/>
    <w:rsid w:val="006A44F4"/>
    <w:rsid w:val="006A48F1"/>
    <w:rsid w:val="006A4F43"/>
    <w:rsid w:val="006A6526"/>
    <w:rsid w:val="006A7C58"/>
    <w:rsid w:val="006B119B"/>
    <w:rsid w:val="006B20BA"/>
    <w:rsid w:val="006B29B4"/>
    <w:rsid w:val="006B397A"/>
    <w:rsid w:val="006B5B79"/>
    <w:rsid w:val="006C0B15"/>
    <w:rsid w:val="006C54C5"/>
    <w:rsid w:val="006C6FA0"/>
    <w:rsid w:val="006D59F8"/>
    <w:rsid w:val="006D5DDA"/>
    <w:rsid w:val="006E043C"/>
    <w:rsid w:val="006E30A1"/>
    <w:rsid w:val="006E7172"/>
    <w:rsid w:val="006F0CA5"/>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67C9"/>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BA8"/>
    <w:rsid w:val="00777DE8"/>
    <w:rsid w:val="00781703"/>
    <w:rsid w:val="00781867"/>
    <w:rsid w:val="00782697"/>
    <w:rsid w:val="00784160"/>
    <w:rsid w:val="0078471B"/>
    <w:rsid w:val="00786889"/>
    <w:rsid w:val="00787313"/>
    <w:rsid w:val="00787D3B"/>
    <w:rsid w:val="0079127C"/>
    <w:rsid w:val="00792338"/>
    <w:rsid w:val="007944C1"/>
    <w:rsid w:val="00797B92"/>
    <w:rsid w:val="00797D27"/>
    <w:rsid w:val="007A0C66"/>
    <w:rsid w:val="007A35DA"/>
    <w:rsid w:val="007A3C3A"/>
    <w:rsid w:val="007A4055"/>
    <w:rsid w:val="007A4A2C"/>
    <w:rsid w:val="007A5237"/>
    <w:rsid w:val="007A596D"/>
    <w:rsid w:val="007A6DFD"/>
    <w:rsid w:val="007B1B57"/>
    <w:rsid w:val="007B1D2D"/>
    <w:rsid w:val="007B2FF6"/>
    <w:rsid w:val="007B557B"/>
    <w:rsid w:val="007B6905"/>
    <w:rsid w:val="007C6BF6"/>
    <w:rsid w:val="007D34FF"/>
    <w:rsid w:val="007D4DFB"/>
    <w:rsid w:val="007D706D"/>
    <w:rsid w:val="007D778C"/>
    <w:rsid w:val="007E38D9"/>
    <w:rsid w:val="007E38E3"/>
    <w:rsid w:val="007E4183"/>
    <w:rsid w:val="007E5A4E"/>
    <w:rsid w:val="007F0077"/>
    <w:rsid w:val="007F217C"/>
    <w:rsid w:val="007F350D"/>
    <w:rsid w:val="007F7CFF"/>
    <w:rsid w:val="008014E6"/>
    <w:rsid w:val="0080152D"/>
    <w:rsid w:val="00801983"/>
    <w:rsid w:val="008056E6"/>
    <w:rsid w:val="00806EED"/>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5929"/>
    <w:rsid w:val="00861F40"/>
    <w:rsid w:val="00862B39"/>
    <w:rsid w:val="0086334F"/>
    <w:rsid w:val="008636EA"/>
    <w:rsid w:val="00863EE3"/>
    <w:rsid w:val="0086766B"/>
    <w:rsid w:val="0087056B"/>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40C2"/>
    <w:rsid w:val="008B4F79"/>
    <w:rsid w:val="008C0C4F"/>
    <w:rsid w:val="008C5960"/>
    <w:rsid w:val="008C698D"/>
    <w:rsid w:val="008C7166"/>
    <w:rsid w:val="008D14EE"/>
    <w:rsid w:val="008D2843"/>
    <w:rsid w:val="008D3F91"/>
    <w:rsid w:val="008D60CC"/>
    <w:rsid w:val="008E0BAB"/>
    <w:rsid w:val="008E0E09"/>
    <w:rsid w:val="008E0F0A"/>
    <w:rsid w:val="008E1DE1"/>
    <w:rsid w:val="008E23F6"/>
    <w:rsid w:val="008E2432"/>
    <w:rsid w:val="008E29DC"/>
    <w:rsid w:val="008E3732"/>
    <w:rsid w:val="008E50BB"/>
    <w:rsid w:val="008F2257"/>
    <w:rsid w:val="008F50FF"/>
    <w:rsid w:val="008F5FC3"/>
    <w:rsid w:val="008F6B98"/>
    <w:rsid w:val="008F6BB4"/>
    <w:rsid w:val="00903387"/>
    <w:rsid w:val="009035D1"/>
    <w:rsid w:val="00914994"/>
    <w:rsid w:val="009175D5"/>
    <w:rsid w:val="00921268"/>
    <w:rsid w:val="00922D13"/>
    <w:rsid w:val="00923CDA"/>
    <w:rsid w:val="00926AAA"/>
    <w:rsid w:val="009413D4"/>
    <w:rsid w:val="00942204"/>
    <w:rsid w:val="009446F9"/>
    <w:rsid w:val="0094554C"/>
    <w:rsid w:val="00946506"/>
    <w:rsid w:val="009467AD"/>
    <w:rsid w:val="009504BB"/>
    <w:rsid w:val="009507D1"/>
    <w:rsid w:val="00955237"/>
    <w:rsid w:val="0095666C"/>
    <w:rsid w:val="00957D25"/>
    <w:rsid w:val="00962321"/>
    <w:rsid w:val="00967D2A"/>
    <w:rsid w:val="00967D2E"/>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5AF8"/>
    <w:rsid w:val="009A610F"/>
    <w:rsid w:val="009B1F26"/>
    <w:rsid w:val="009B21A3"/>
    <w:rsid w:val="009B7484"/>
    <w:rsid w:val="009C202E"/>
    <w:rsid w:val="009C47F3"/>
    <w:rsid w:val="009C6F40"/>
    <w:rsid w:val="009C73BA"/>
    <w:rsid w:val="009C76FB"/>
    <w:rsid w:val="009C7D5B"/>
    <w:rsid w:val="009D0872"/>
    <w:rsid w:val="009D2C0C"/>
    <w:rsid w:val="009D3A79"/>
    <w:rsid w:val="009D43CC"/>
    <w:rsid w:val="009D57F1"/>
    <w:rsid w:val="009D6079"/>
    <w:rsid w:val="009D6635"/>
    <w:rsid w:val="009E1908"/>
    <w:rsid w:val="009E2A1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7145"/>
    <w:rsid w:val="00A419E0"/>
    <w:rsid w:val="00A4472B"/>
    <w:rsid w:val="00A45E83"/>
    <w:rsid w:val="00A5492A"/>
    <w:rsid w:val="00A55818"/>
    <w:rsid w:val="00A66FEA"/>
    <w:rsid w:val="00A701B1"/>
    <w:rsid w:val="00A71DA9"/>
    <w:rsid w:val="00A72877"/>
    <w:rsid w:val="00A7361F"/>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B28"/>
    <w:rsid w:val="00AC32B8"/>
    <w:rsid w:val="00AC4919"/>
    <w:rsid w:val="00AD00B3"/>
    <w:rsid w:val="00AD1102"/>
    <w:rsid w:val="00AD1769"/>
    <w:rsid w:val="00AD3166"/>
    <w:rsid w:val="00AD31E5"/>
    <w:rsid w:val="00AD3CC6"/>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5F83"/>
    <w:rsid w:val="00B17BD1"/>
    <w:rsid w:val="00B17CE8"/>
    <w:rsid w:val="00B2317B"/>
    <w:rsid w:val="00B246A2"/>
    <w:rsid w:val="00B250CE"/>
    <w:rsid w:val="00B25506"/>
    <w:rsid w:val="00B25C87"/>
    <w:rsid w:val="00B3075A"/>
    <w:rsid w:val="00B40908"/>
    <w:rsid w:val="00B4353B"/>
    <w:rsid w:val="00B44391"/>
    <w:rsid w:val="00B5090C"/>
    <w:rsid w:val="00B51453"/>
    <w:rsid w:val="00B514AE"/>
    <w:rsid w:val="00B53BD1"/>
    <w:rsid w:val="00B5563E"/>
    <w:rsid w:val="00B55BA4"/>
    <w:rsid w:val="00B5606E"/>
    <w:rsid w:val="00B56834"/>
    <w:rsid w:val="00B62126"/>
    <w:rsid w:val="00B65234"/>
    <w:rsid w:val="00B663CA"/>
    <w:rsid w:val="00B67328"/>
    <w:rsid w:val="00B7006C"/>
    <w:rsid w:val="00B72672"/>
    <w:rsid w:val="00B77EE6"/>
    <w:rsid w:val="00B85EEC"/>
    <w:rsid w:val="00B86807"/>
    <w:rsid w:val="00B91CAE"/>
    <w:rsid w:val="00B9383B"/>
    <w:rsid w:val="00B93F4D"/>
    <w:rsid w:val="00BA31A4"/>
    <w:rsid w:val="00BA32B1"/>
    <w:rsid w:val="00BA3FB4"/>
    <w:rsid w:val="00BA4370"/>
    <w:rsid w:val="00BA501F"/>
    <w:rsid w:val="00BA65D5"/>
    <w:rsid w:val="00BA7EB8"/>
    <w:rsid w:val="00BB073F"/>
    <w:rsid w:val="00BB1263"/>
    <w:rsid w:val="00BB254A"/>
    <w:rsid w:val="00BB3571"/>
    <w:rsid w:val="00BB5FCB"/>
    <w:rsid w:val="00BB6FE1"/>
    <w:rsid w:val="00BC4182"/>
    <w:rsid w:val="00BC4431"/>
    <w:rsid w:val="00BC5DAC"/>
    <w:rsid w:val="00BC65DF"/>
    <w:rsid w:val="00BD097E"/>
    <w:rsid w:val="00BD264C"/>
    <w:rsid w:val="00BD2B02"/>
    <w:rsid w:val="00BD3EFE"/>
    <w:rsid w:val="00BD43FC"/>
    <w:rsid w:val="00BD482C"/>
    <w:rsid w:val="00BE4751"/>
    <w:rsid w:val="00BF0A97"/>
    <w:rsid w:val="00BF37B8"/>
    <w:rsid w:val="00BF3D8D"/>
    <w:rsid w:val="00BF784C"/>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65F8"/>
    <w:rsid w:val="00C6068D"/>
    <w:rsid w:val="00C6132D"/>
    <w:rsid w:val="00C626C5"/>
    <w:rsid w:val="00C63477"/>
    <w:rsid w:val="00C70272"/>
    <w:rsid w:val="00C70A88"/>
    <w:rsid w:val="00C7604D"/>
    <w:rsid w:val="00C81ADA"/>
    <w:rsid w:val="00C84821"/>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3264"/>
    <w:rsid w:val="00CD3394"/>
    <w:rsid w:val="00CD365F"/>
    <w:rsid w:val="00CD6453"/>
    <w:rsid w:val="00CD64BD"/>
    <w:rsid w:val="00CD790F"/>
    <w:rsid w:val="00CE3FF5"/>
    <w:rsid w:val="00CF06AA"/>
    <w:rsid w:val="00CF179C"/>
    <w:rsid w:val="00CF6112"/>
    <w:rsid w:val="00CF618C"/>
    <w:rsid w:val="00CF7820"/>
    <w:rsid w:val="00D00D9C"/>
    <w:rsid w:val="00D00F86"/>
    <w:rsid w:val="00D024E1"/>
    <w:rsid w:val="00D02676"/>
    <w:rsid w:val="00D0467C"/>
    <w:rsid w:val="00D057D2"/>
    <w:rsid w:val="00D059BC"/>
    <w:rsid w:val="00D0694C"/>
    <w:rsid w:val="00D116FC"/>
    <w:rsid w:val="00D1472B"/>
    <w:rsid w:val="00D166B8"/>
    <w:rsid w:val="00D1769A"/>
    <w:rsid w:val="00D17FE7"/>
    <w:rsid w:val="00D20EB1"/>
    <w:rsid w:val="00D23475"/>
    <w:rsid w:val="00D23711"/>
    <w:rsid w:val="00D27604"/>
    <w:rsid w:val="00D31830"/>
    <w:rsid w:val="00D347AE"/>
    <w:rsid w:val="00D50A44"/>
    <w:rsid w:val="00D51E84"/>
    <w:rsid w:val="00D60485"/>
    <w:rsid w:val="00D606A7"/>
    <w:rsid w:val="00D618E9"/>
    <w:rsid w:val="00D637D0"/>
    <w:rsid w:val="00D660C6"/>
    <w:rsid w:val="00D737CB"/>
    <w:rsid w:val="00D837B4"/>
    <w:rsid w:val="00D83D87"/>
    <w:rsid w:val="00D85893"/>
    <w:rsid w:val="00D85E16"/>
    <w:rsid w:val="00D91101"/>
    <w:rsid w:val="00D91D63"/>
    <w:rsid w:val="00D94D96"/>
    <w:rsid w:val="00D96F31"/>
    <w:rsid w:val="00DA125B"/>
    <w:rsid w:val="00DA1DCF"/>
    <w:rsid w:val="00DA2525"/>
    <w:rsid w:val="00DA28D0"/>
    <w:rsid w:val="00DA545A"/>
    <w:rsid w:val="00DA7B0B"/>
    <w:rsid w:val="00DB1A4F"/>
    <w:rsid w:val="00DB3AC9"/>
    <w:rsid w:val="00DB41D3"/>
    <w:rsid w:val="00DB4342"/>
    <w:rsid w:val="00DB5106"/>
    <w:rsid w:val="00DB5E3C"/>
    <w:rsid w:val="00DB63E1"/>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77BF"/>
    <w:rsid w:val="00E03D93"/>
    <w:rsid w:val="00E043B2"/>
    <w:rsid w:val="00E06FEC"/>
    <w:rsid w:val="00E17FCE"/>
    <w:rsid w:val="00E24CD0"/>
    <w:rsid w:val="00E25A5A"/>
    <w:rsid w:val="00E2725E"/>
    <w:rsid w:val="00E3039D"/>
    <w:rsid w:val="00E3079A"/>
    <w:rsid w:val="00E31A55"/>
    <w:rsid w:val="00E31D80"/>
    <w:rsid w:val="00E32616"/>
    <w:rsid w:val="00E354AA"/>
    <w:rsid w:val="00E371A5"/>
    <w:rsid w:val="00E401DA"/>
    <w:rsid w:val="00E42D36"/>
    <w:rsid w:val="00E4748F"/>
    <w:rsid w:val="00E47B7A"/>
    <w:rsid w:val="00E50DEB"/>
    <w:rsid w:val="00E51B55"/>
    <w:rsid w:val="00E5446E"/>
    <w:rsid w:val="00E55249"/>
    <w:rsid w:val="00E62C82"/>
    <w:rsid w:val="00E6538F"/>
    <w:rsid w:val="00E705A4"/>
    <w:rsid w:val="00E71D50"/>
    <w:rsid w:val="00E71EBC"/>
    <w:rsid w:val="00E82A22"/>
    <w:rsid w:val="00E834A4"/>
    <w:rsid w:val="00E84240"/>
    <w:rsid w:val="00E84926"/>
    <w:rsid w:val="00E84D43"/>
    <w:rsid w:val="00E87D3A"/>
    <w:rsid w:val="00E96391"/>
    <w:rsid w:val="00E979A7"/>
    <w:rsid w:val="00EA2A88"/>
    <w:rsid w:val="00EA5F8E"/>
    <w:rsid w:val="00EA670A"/>
    <w:rsid w:val="00EA7F18"/>
    <w:rsid w:val="00EB0A08"/>
    <w:rsid w:val="00EB199D"/>
    <w:rsid w:val="00EB5C3E"/>
    <w:rsid w:val="00EC2BA2"/>
    <w:rsid w:val="00EC5D10"/>
    <w:rsid w:val="00EE1069"/>
    <w:rsid w:val="00EE1853"/>
    <w:rsid w:val="00EE3551"/>
    <w:rsid w:val="00EE5300"/>
    <w:rsid w:val="00EE7848"/>
    <w:rsid w:val="00EF5E9C"/>
    <w:rsid w:val="00EF78D0"/>
    <w:rsid w:val="00F04430"/>
    <w:rsid w:val="00F04717"/>
    <w:rsid w:val="00F04D1D"/>
    <w:rsid w:val="00F056AA"/>
    <w:rsid w:val="00F1225D"/>
    <w:rsid w:val="00F1374D"/>
    <w:rsid w:val="00F159AC"/>
    <w:rsid w:val="00F164D9"/>
    <w:rsid w:val="00F16CC9"/>
    <w:rsid w:val="00F2034D"/>
    <w:rsid w:val="00F21855"/>
    <w:rsid w:val="00F22715"/>
    <w:rsid w:val="00F259FC"/>
    <w:rsid w:val="00F3323F"/>
    <w:rsid w:val="00F429BD"/>
    <w:rsid w:val="00F43FBF"/>
    <w:rsid w:val="00F4553B"/>
    <w:rsid w:val="00F52E35"/>
    <w:rsid w:val="00F541D3"/>
    <w:rsid w:val="00F56092"/>
    <w:rsid w:val="00F63085"/>
    <w:rsid w:val="00F631C1"/>
    <w:rsid w:val="00F652AF"/>
    <w:rsid w:val="00F67DA8"/>
    <w:rsid w:val="00F703CF"/>
    <w:rsid w:val="00F76D55"/>
    <w:rsid w:val="00F806DF"/>
    <w:rsid w:val="00F830AA"/>
    <w:rsid w:val="00F87F50"/>
    <w:rsid w:val="00F906F1"/>
    <w:rsid w:val="00F973B5"/>
    <w:rsid w:val="00F97998"/>
    <w:rsid w:val="00FA0544"/>
    <w:rsid w:val="00FA1EA8"/>
    <w:rsid w:val="00FA2430"/>
    <w:rsid w:val="00FA3A09"/>
    <w:rsid w:val="00FA461D"/>
    <w:rsid w:val="00FA535F"/>
    <w:rsid w:val="00FA6CC1"/>
    <w:rsid w:val="00FB1951"/>
    <w:rsid w:val="00FB23A4"/>
    <w:rsid w:val="00FB352F"/>
    <w:rsid w:val="00FB67D5"/>
    <w:rsid w:val="00FB69B1"/>
    <w:rsid w:val="00FC1B23"/>
    <w:rsid w:val="00FC2941"/>
    <w:rsid w:val="00FC33B9"/>
    <w:rsid w:val="00FC4EDA"/>
    <w:rsid w:val="00FC51F3"/>
    <w:rsid w:val="00FC7930"/>
    <w:rsid w:val="00FD28E2"/>
    <w:rsid w:val="00FD3CC6"/>
    <w:rsid w:val="00FD7023"/>
    <w:rsid w:val="00FE18ED"/>
    <w:rsid w:val="00FE4258"/>
    <w:rsid w:val="00FE5F4F"/>
    <w:rsid w:val="00FE620A"/>
    <w:rsid w:val="00FE6D34"/>
    <w:rsid w:val="00FF04CF"/>
    <w:rsid w:val="00FF0801"/>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hyperlink" Target="https://ezp.lib.unimelb.edu.au/login?url=http://ovidsp.ovid.com/ovidweb.cgi?T=JS&amp;CSC=Y&amp;NEWS=N&amp;PAGE=fulltext&amp;D=psyc1&amp;AN=1964-09448-001" TargetMode="External"/><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science.sciencemag.org/content/345/6203/1502.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www.bmj.com/content/315/7109/629.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fx.unimelb.hosted.exlibrisgroup.com/sfxlcl41/?sid=OVID:psycdb&amp;id=pmid:&amp;id=doi:10.1037%2Fh0045186&amp;issn=0096-851X&amp;isbn=&amp;volume=65&amp;issue=3&amp;spage=145&amp;pages=145-153&amp;date=1962&amp;title=The+Journal+of+Abnormal+and+Social+Psychology&amp;atitle=The+statistical+power+of+abnormal-social+psychological+research%3A+A+review.&amp;aulast=Cohen&amp;pid=%3Cauthor%3ECohen%2C+Jacob%3C%2Fauthor%3E%3CAN%3E1964-09448-001%3C%2FAN%3E%3CDT%3EJournal+Article%3C%2FDT%3E" TargetMode="External"/><Relationship Id="rId27" Type="http://schemas.openxmlformats.org/officeDocument/2006/relationships/hyperlink" Target="http://www.R-project.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86008-C1D8-41A0-B072-DC02DBB94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6</TotalTime>
  <Pages>25</Pages>
  <Words>13887</Words>
  <Characters>7915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81</cp:revision>
  <cp:lastPrinted>2019-04-06T23:33:00Z</cp:lastPrinted>
  <dcterms:created xsi:type="dcterms:W3CDTF">2019-04-05T21:56:00Z</dcterms:created>
  <dcterms:modified xsi:type="dcterms:W3CDTF">2019-07-10T12:12:00Z</dcterms:modified>
</cp:coreProperties>
</file>